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"/>
        <w:tblW w:w="10260" w:type="dxa"/>
        <w:tblInd w:w="-725" w:type="dxa"/>
        <w:tblLook w:val="04A0" w:firstRow="1" w:lastRow="0" w:firstColumn="1" w:lastColumn="0" w:noHBand="0" w:noVBand="1"/>
      </w:tblPr>
      <w:tblGrid>
        <w:gridCol w:w="1031"/>
        <w:gridCol w:w="717"/>
        <w:gridCol w:w="1150"/>
        <w:gridCol w:w="1150"/>
        <w:gridCol w:w="857"/>
        <w:gridCol w:w="1029"/>
        <w:gridCol w:w="1241"/>
        <w:gridCol w:w="923"/>
        <w:gridCol w:w="444"/>
        <w:gridCol w:w="1243"/>
        <w:gridCol w:w="1250"/>
      </w:tblGrid>
      <w:tr w:rsidR="00436271" w:rsidRPr="00896AF6" w:rsidTr="00FD0CE4">
        <w:trPr>
          <w:trHeight w:val="300"/>
        </w:trPr>
        <w:tc>
          <w:tcPr>
            <w:tcW w:w="948" w:type="dxa"/>
            <w:shd w:val="clear" w:color="auto" w:fill="F2F2F2" w:themeFill="background1" w:themeFillShade="F2"/>
          </w:tcPr>
          <w:p w:rsidR="00CA511B" w:rsidRDefault="00CA511B" w:rsidP="00FD0CE4">
            <w:pPr>
              <w:jc w:val="center"/>
              <w:rPr>
                <w:sz w:val="18"/>
              </w:rPr>
            </w:pPr>
          </w:p>
          <w:p w:rsidR="00896AF6" w:rsidRPr="00896AF6" w:rsidRDefault="001E2D57" w:rsidP="00FD0CE4">
            <w:pPr>
              <w:jc w:val="center"/>
              <w:rPr>
                <w:sz w:val="18"/>
              </w:rPr>
            </w:pPr>
            <w:r>
              <w:rPr>
                <w:sz w:val="18"/>
              </w:rPr>
              <w:t>References</w:t>
            </w:r>
          </w:p>
        </w:tc>
        <w:tc>
          <w:tcPr>
            <w:tcW w:w="666" w:type="dxa"/>
            <w:shd w:val="clear" w:color="auto" w:fill="F2F2F2" w:themeFill="background1" w:themeFillShade="F2"/>
            <w:noWrap/>
            <w:hideMark/>
          </w:tcPr>
          <w:p w:rsidR="00896AF6" w:rsidRPr="00896AF6" w:rsidRDefault="00896AF6" w:rsidP="00FD0CE4">
            <w:pPr>
              <w:jc w:val="center"/>
              <w:rPr>
                <w:sz w:val="18"/>
              </w:rPr>
            </w:pPr>
            <w:r w:rsidRPr="00896AF6">
              <w:rPr>
                <w:sz w:val="18"/>
              </w:rPr>
              <w:t>Energy band gap (eV)</w:t>
            </w:r>
          </w:p>
        </w:tc>
        <w:tc>
          <w:tcPr>
            <w:tcW w:w="1055" w:type="dxa"/>
            <w:shd w:val="clear" w:color="auto" w:fill="F2F2F2" w:themeFill="background1" w:themeFillShade="F2"/>
            <w:noWrap/>
            <w:hideMark/>
          </w:tcPr>
          <w:p w:rsidR="00896AF6" w:rsidRPr="00896AF6" w:rsidRDefault="00896AF6" w:rsidP="00FD0CE4">
            <w:pPr>
              <w:jc w:val="center"/>
              <w:rPr>
                <w:sz w:val="18"/>
              </w:rPr>
            </w:pPr>
            <w:r w:rsidRPr="00896AF6">
              <w:rPr>
                <w:sz w:val="18"/>
              </w:rPr>
              <w:t>Reaction temperature (C)</w:t>
            </w:r>
          </w:p>
        </w:tc>
        <w:tc>
          <w:tcPr>
            <w:tcW w:w="1055" w:type="dxa"/>
            <w:shd w:val="clear" w:color="auto" w:fill="F2F2F2" w:themeFill="background1" w:themeFillShade="F2"/>
            <w:noWrap/>
            <w:hideMark/>
          </w:tcPr>
          <w:p w:rsidR="00896AF6" w:rsidRPr="00896AF6" w:rsidRDefault="00896AF6" w:rsidP="00FD0CE4">
            <w:pPr>
              <w:jc w:val="center"/>
              <w:rPr>
                <w:sz w:val="18"/>
              </w:rPr>
            </w:pPr>
            <w:r w:rsidRPr="00896AF6">
              <w:rPr>
                <w:sz w:val="18"/>
              </w:rPr>
              <w:t>Calcination temperature (C)</w:t>
            </w:r>
          </w:p>
        </w:tc>
        <w:tc>
          <w:tcPr>
            <w:tcW w:w="792" w:type="dxa"/>
            <w:shd w:val="clear" w:color="auto" w:fill="F2F2F2" w:themeFill="background1" w:themeFillShade="F2"/>
            <w:noWrap/>
            <w:hideMark/>
          </w:tcPr>
          <w:p w:rsidR="00896AF6" w:rsidRPr="00896AF6" w:rsidRDefault="00896AF6" w:rsidP="00FD0CE4">
            <w:pPr>
              <w:jc w:val="center"/>
              <w:rPr>
                <w:sz w:val="18"/>
              </w:rPr>
            </w:pPr>
            <w:r w:rsidRPr="00896AF6">
              <w:rPr>
                <w:sz w:val="18"/>
              </w:rPr>
              <w:t>Reaction hour (hr)</w:t>
            </w:r>
          </w:p>
        </w:tc>
        <w:tc>
          <w:tcPr>
            <w:tcW w:w="946" w:type="dxa"/>
            <w:shd w:val="clear" w:color="auto" w:fill="F2F2F2" w:themeFill="background1" w:themeFillShade="F2"/>
            <w:noWrap/>
            <w:hideMark/>
          </w:tcPr>
          <w:p w:rsidR="00896AF6" w:rsidRPr="00896AF6" w:rsidRDefault="00896AF6" w:rsidP="00FD0CE4">
            <w:pPr>
              <w:jc w:val="center"/>
              <w:rPr>
                <w:sz w:val="18"/>
              </w:rPr>
            </w:pPr>
            <w:r w:rsidRPr="00896AF6">
              <w:rPr>
                <w:sz w:val="18"/>
              </w:rPr>
              <w:t>Calcination hour (hr)</w:t>
            </w:r>
          </w:p>
        </w:tc>
        <w:tc>
          <w:tcPr>
            <w:tcW w:w="1137" w:type="dxa"/>
            <w:shd w:val="clear" w:color="auto" w:fill="F2F2F2" w:themeFill="background1" w:themeFillShade="F2"/>
            <w:noWrap/>
            <w:hideMark/>
          </w:tcPr>
          <w:p w:rsidR="00896AF6" w:rsidRPr="00896AF6" w:rsidRDefault="00896AF6" w:rsidP="00FD0CE4">
            <w:pPr>
              <w:jc w:val="center"/>
              <w:rPr>
                <w:sz w:val="18"/>
              </w:rPr>
            </w:pPr>
            <w:r w:rsidRPr="00896AF6">
              <w:rPr>
                <w:sz w:val="18"/>
              </w:rPr>
              <w:t>Synthesis method</w:t>
            </w:r>
          </w:p>
        </w:tc>
        <w:tc>
          <w:tcPr>
            <w:tcW w:w="851" w:type="dxa"/>
            <w:shd w:val="clear" w:color="auto" w:fill="F2F2F2" w:themeFill="background1" w:themeFillShade="F2"/>
            <w:noWrap/>
            <w:hideMark/>
          </w:tcPr>
          <w:p w:rsidR="00896AF6" w:rsidRPr="00896AF6" w:rsidRDefault="00896AF6" w:rsidP="00FD0CE4">
            <w:pPr>
              <w:jc w:val="center"/>
              <w:rPr>
                <w:sz w:val="18"/>
              </w:rPr>
            </w:pPr>
            <w:r w:rsidRPr="00896AF6">
              <w:rPr>
                <w:sz w:val="18"/>
              </w:rPr>
              <w:t>Precursor</w:t>
            </w:r>
          </w:p>
        </w:tc>
        <w:tc>
          <w:tcPr>
            <w:tcW w:w="421" w:type="dxa"/>
            <w:shd w:val="clear" w:color="auto" w:fill="F2F2F2" w:themeFill="background1" w:themeFillShade="F2"/>
            <w:noWrap/>
            <w:hideMark/>
          </w:tcPr>
          <w:p w:rsidR="00896AF6" w:rsidRPr="00896AF6" w:rsidRDefault="00896AF6" w:rsidP="00FD0CE4">
            <w:pPr>
              <w:jc w:val="center"/>
              <w:rPr>
                <w:sz w:val="18"/>
              </w:rPr>
            </w:pPr>
            <w:r w:rsidRPr="00896AF6">
              <w:rPr>
                <w:sz w:val="18"/>
              </w:rPr>
              <w:t>pH</w:t>
            </w:r>
          </w:p>
        </w:tc>
        <w:tc>
          <w:tcPr>
            <w:tcW w:w="1139" w:type="dxa"/>
            <w:shd w:val="clear" w:color="auto" w:fill="F2F2F2" w:themeFill="background1" w:themeFillShade="F2"/>
            <w:noWrap/>
            <w:hideMark/>
          </w:tcPr>
          <w:p w:rsidR="00896AF6" w:rsidRPr="00896AF6" w:rsidRDefault="00896AF6" w:rsidP="00FD0CE4">
            <w:pPr>
              <w:jc w:val="center"/>
              <w:rPr>
                <w:sz w:val="18"/>
              </w:rPr>
            </w:pPr>
            <w:r w:rsidRPr="00896AF6">
              <w:rPr>
                <w:sz w:val="18"/>
              </w:rPr>
              <w:t>Precursor concentration (M)</w:t>
            </w:r>
          </w:p>
        </w:tc>
        <w:tc>
          <w:tcPr>
            <w:tcW w:w="1250" w:type="dxa"/>
            <w:shd w:val="clear" w:color="auto" w:fill="F2F2F2" w:themeFill="background1" w:themeFillShade="F2"/>
            <w:noWrap/>
            <w:hideMark/>
          </w:tcPr>
          <w:p w:rsidR="00896AF6" w:rsidRPr="00896AF6" w:rsidRDefault="00896AF6" w:rsidP="00FD0CE4">
            <w:pPr>
              <w:jc w:val="center"/>
              <w:rPr>
                <w:sz w:val="18"/>
              </w:rPr>
            </w:pPr>
            <w:r w:rsidRPr="00896AF6">
              <w:rPr>
                <w:sz w:val="18"/>
              </w:rPr>
              <w:t>Nanoparticle size (nm)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Patel&lt;/Author&gt;&lt;Year&gt;2022&lt;/Year&gt;&lt;RecNum&gt;33&lt;/RecNum&gt;&lt;DisplayText&gt;[1]&lt;/DisplayText&gt;&lt;record&gt;&lt;rec-number&gt;33&lt;/rec-number&gt;&lt;foreign-keys&gt;&lt;key app="EN" db-id="dx9e2te59a2xz4e2se9p0fsb20sr9v5t0wtz" timestamp="1711017855"&gt;33&lt;/key&gt;&lt;/foreign-keys&gt;&lt;ref-type name="Journal Article"&gt;17&lt;/ref-type&gt;&lt;contributors&gt;&lt;authors&gt;&lt;author&gt;Patel, Monika&lt;/author&gt;&lt;author&gt;Mishra, Sunita&lt;/author&gt;&lt;author&gt;Verma, Ruchi&lt;/author&gt;&lt;author&gt;Shikha, Deep&lt;/author&gt;&lt;/authors&gt;&lt;/contributors&gt;&lt;titles&gt;&lt;title&gt;Synthesis of ZnO and CuO nanoparticles via Sol gel method and its characterization by using various technique&lt;/title&gt;&lt;secondary-title&gt;Discover Materials&lt;/secondary-title&gt;&lt;/titles&gt;&lt;periodical&gt;&lt;full-title&gt;Discover Materials&lt;/full-title&gt;&lt;/periodical&gt;&lt;pages&gt;1&lt;/pages&gt;&lt;volume&gt;2&lt;/volume&gt;&lt;number&gt;1&lt;/number&gt;&lt;dates&gt;&lt;year&gt;2022&lt;/year&gt;&lt;/dates&gt;&lt;isbn&gt;2730-7727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7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9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65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1.82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Brintha&lt;/Author&gt;&lt;Year&gt;2015&lt;/Year&gt;&lt;RecNum&gt;102&lt;/RecNum&gt;&lt;DisplayText&gt;[2]&lt;/DisplayText&gt;&lt;record&gt;&lt;rec-number&gt;102&lt;/rec-number&gt;&lt;foreign-keys&gt;&lt;key app="EN" db-id="dx9e2te59a2xz4e2se9p0fsb20sr9v5t0wtz" timestamp="1711023358"&gt;102&lt;/key&gt;&lt;/foreign-keys&gt;&lt;ref-type name="Journal Article"&gt;17&lt;/ref-type&gt;&lt;contributors&gt;&lt;authors&gt;&lt;author&gt;Brintha, SR&lt;/author&gt;&lt;author&gt;Ajitha, M&lt;/author&gt;&lt;/authors&gt;&lt;/contributors&gt;&lt;titles&gt;&lt;title&gt;Synthesis and characterization of ZnO nanoparticles via aqueous solution, sol-gel and hydrothermal methods&lt;/title&gt;&lt;secondary-title&gt;IOSR J Appl Chem&lt;/secondary-title&gt;&lt;/titles&gt;&lt;periodical&gt;&lt;full-title&gt;IOSR J Appl Chem&lt;/full-title&gt;&lt;/periodical&gt;&lt;pages&gt;66-72&lt;/pages&gt;&lt;volume&gt;8&lt;/volume&gt;&lt;number&gt;11&lt;/number&gt;&lt;dates&gt;&lt;year&gt;2015&lt;/year&gt;&lt;/dates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2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77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Hydrotherma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8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Brintha&lt;/Author&gt;&lt;Year&gt;2015&lt;/Year&gt;&lt;RecNum&gt;102&lt;/RecNum&gt;&lt;DisplayText&gt;[2]&lt;/DisplayText&gt;&lt;record&gt;&lt;rec-number&gt;102&lt;/rec-number&gt;&lt;foreign-keys&gt;&lt;key app="EN" db-id="dx9e2te59a2xz4e2se9p0fsb20sr9v5t0wtz" timestamp="1711023358"&gt;102&lt;/key&gt;&lt;/foreign-keys&gt;&lt;ref-type name="Journal Article"&gt;17&lt;/ref-type&gt;&lt;contributors&gt;&lt;authors&gt;&lt;author&gt;Brintha, SR&lt;/author&gt;&lt;author&gt;Ajitha, M&lt;/author&gt;&lt;/authors&gt;&lt;/contributors&gt;&lt;titles&gt;&lt;title&gt;Synthesis and characterization of ZnO nanoparticles via aqueous solution, sol-gel and hydrothermal methods&lt;/title&gt;&lt;secondary-title&gt;IOSR J Appl Chem&lt;/secondary-title&gt;&lt;/titles&gt;&lt;periodical&gt;&lt;full-title&gt;IOSR J Appl Chem&lt;/full-title&gt;&lt;/periodical&gt;&lt;pages&gt;66-72&lt;/pages&gt;&lt;volume&gt;8&lt;/volume&gt;&lt;number&gt;11&lt;/number&gt;&lt;dates&gt;&lt;year&gt;2015&lt;/year&gt;&lt;/dates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2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787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5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5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4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George&lt;/Author&gt;&lt;Year&gt;2020&lt;/Year&gt;&lt;RecNum&gt;96&lt;/RecNum&gt;&lt;DisplayText&gt;[3]&lt;/DisplayText&gt;&lt;record&gt;&lt;rec-number&gt;96&lt;/rec-number&gt;&lt;foreign-keys&gt;&lt;key app="EN" db-id="dx9e2te59a2xz4e2se9p0fsb20sr9v5t0wtz" timestamp="1711023296"&gt;96&lt;/key&gt;&lt;/foreign-keys&gt;&lt;ref-type name="Conference Proceedings"&gt;10&lt;/ref-type&gt;&lt;contributors&gt;&lt;authors&gt;&lt;author&gt;George, Jiya Mary&lt;/author&gt;&lt;author&gt;Aswani, MT&lt;/author&gt;&lt;author&gt;Kumar, MV&lt;/author&gt;&lt;author&gt;Varghese, Binu&lt;/author&gt;&lt;/authors&gt;&lt;/contributors&gt;&lt;titles&gt;&lt;title&gt;Green synthesis of ZnO nanoparticles&lt;/title&gt;&lt;secondary-title&gt;AIP Conference Proceedings&lt;/secondary-title&gt;&lt;/titles&gt;&lt;volume&gt;2263&lt;/volume&gt;&lt;number&gt;1&lt;/number&gt;&lt;dates&gt;&lt;year&gt;2020&lt;/year&gt;&lt;/dates&gt;&lt;publisher&gt;AIP Publishing&lt;/publisher&gt;&lt;isbn&gt;0094-243X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4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5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1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Faisal&lt;/Author&gt;&lt;Year&gt;2021&lt;/Year&gt;&lt;RecNum&gt;95&lt;/RecNum&gt;&lt;DisplayText&gt;[4]&lt;/DisplayText&gt;&lt;record&gt;&lt;rec-number&gt;95&lt;/rec-number&gt;&lt;foreign-keys&gt;&lt;key app="EN" db-id="dx9e2te59a2xz4e2se9p0fsb20sr9v5t0wtz" timestamp="1711023283"&gt;95&lt;/key&gt;&lt;/foreign-keys&gt;&lt;ref-type name="Journal Article"&gt;17&lt;/ref-type&gt;&lt;contributors&gt;&lt;authors&gt;&lt;author&gt;Faisal, Shah&lt;/author&gt;&lt;author&gt;Jan, Hasnain&lt;/author&gt;&lt;author&gt;Shah, Sajjad Ali&lt;/author&gt;&lt;author&gt;Shah, Sumaira&lt;/author&gt;&lt;author&gt;Khan, Adnan&lt;/author&gt;&lt;author&gt;Akbar, Muhammad Taj&lt;/author&gt;&lt;author&gt;Rizwan, Muhammad&lt;/author&gt;&lt;author&gt;Jan, Faheem&lt;/author&gt;&lt;author&gt;Wajidullah&lt;/author&gt;&lt;author&gt;Akhtar, Noreen&lt;/author&gt;&lt;/authors&gt;&lt;/contributors&gt;&lt;titles&gt;&lt;title&gt;Green synthesis of zinc oxide (ZnO) nanoparticles using aqueous fruit extracts of Myristica fragrans: their characterizations and biological and environmental applications&lt;/title&gt;&lt;secondary-title&gt;ACS omega&lt;/secondary-title&gt;&lt;/titles&gt;&lt;periodical&gt;&lt;full-title&gt;ACS omega&lt;/full-title&gt;&lt;/periodical&gt;&lt;pages&gt;9709-9722&lt;/pages&gt;&lt;volume&gt;6&lt;/volume&gt;&lt;number&gt;14&lt;/number&gt;&lt;dates&gt;&lt;year&gt;2021&lt;/year&gt;&lt;/dates&gt;&lt;isbn&gt;2470-1343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.57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1055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792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1.23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Balogun&lt;/Author&gt;&lt;Year&gt;2020&lt;/Year&gt;&lt;RecNum&gt;58&lt;/RecNum&gt;&lt;DisplayText&gt;[5]&lt;/DisplayText&gt;&lt;record&gt;&lt;rec-number&gt;58&lt;/rec-number&gt;&lt;foreign-keys&gt;&lt;key app="EN" db-id="dx9e2te59a2xz4e2se9p0fsb20sr9v5t0wtz" timestamp="1711018128"&gt;58&lt;/key&gt;&lt;/foreign-keys&gt;&lt;ref-type name="Journal Article"&gt;17&lt;/ref-type&gt;&lt;contributors&gt;&lt;authors&gt;&lt;author&gt;Balogun, Sunday Wilson&lt;/author&gt;&lt;author&gt;James, Olusola Oladele&lt;/author&gt;&lt;author&gt;Sanusi, Yekini Kolawole&lt;/author&gt;&lt;author&gt;Olayinka, Oyeshola Hakeem&lt;/author&gt;&lt;/authors&gt;&lt;/contributors&gt;&lt;titles&gt;&lt;title&gt;Green synthesis and characterization of zinc oxide nanoparticles using bashful (Mimosa pudica), leaf extract: A precursor for organic electronics applications&lt;/title&gt;&lt;secondary-title&gt;Sn Applied Sciences&lt;/secondary-title&gt;&lt;/titles&gt;&lt;periodical&gt;&lt;full-title&gt;SN applied sciences&lt;/full-title&gt;&lt;/periodical&gt;&lt;pages&gt;1-8&lt;/pages&gt;&lt;volume&gt;2&lt;/volume&gt;&lt;dates&gt;&lt;year&gt;2020&lt;/year&gt;&lt;/dates&gt;&lt;isbn&gt;2523-3963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75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5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4.7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Degefa&lt;/Author&gt;&lt;Year&gt;2021&lt;/Year&gt;&lt;RecNum&gt;97&lt;/RecNum&gt;&lt;DisplayText&gt;[6]&lt;/DisplayText&gt;&lt;record&gt;&lt;rec-number&gt;97&lt;/rec-number&gt;&lt;foreign-keys&gt;&lt;key app="EN" db-id="dx9e2te59a2xz4e2se9p0fsb20sr9v5t0wtz" timestamp="1711023306"&gt;97&lt;/key&gt;&lt;/foreign-keys&gt;&lt;ref-type name="Journal Article"&gt;17&lt;/ref-type&gt;&lt;contributors&gt;&lt;authors&gt;&lt;author&gt;Degefa, Anatol&lt;/author&gt;&lt;author&gt;Bekele, Bulcha&lt;/author&gt;&lt;author&gt;Jule, Leta Tesfaye&lt;/author&gt;&lt;author&gt;Fikadu, Boka&lt;/author&gt;&lt;author&gt;Ramaswamy, Shanmugam&lt;/author&gt;&lt;author&gt;Dwarampudi, Lalitha Priyanka&lt;/author&gt;&lt;author&gt;Nagaprasad, N&lt;/author&gt;&lt;author&gt;Ramaswamy, Krishnaraj&lt;/author&gt;&lt;/authors&gt;&lt;/contributors&gt;&lt;titles&gt;&lt;title&gt;Green synthesis, characterization of zinc oxide nanoparticles, and examination of properties for dye-sensitive solar cells using various vegetable extracts&lt;/title&gt;&lt;secondary-title&gt;Journal of Nanomaterials&lt;/secondary-title&gt;&lt;/titles&gt;&lt;periodical&gt;&lt;full-title&gt;Journal of Nanomaterials&lt;/full-title&gt;&lt;/periodical&gt;&lt;pages&gt;1-9&lt;/pages&gt;&lt;volume&gt;2021&lt;/volume&gt;&lt;dates&gt;&lt;year&gt;2021&lt;/year&gt;&lt;/dates&gt;&lt;isbn&gt;1687-4129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6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62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5.2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lmarhoon&lt;/Author&gt;&lt;Year&gt;2022&lt;/Year&gt;&lt;RecNum&gt;98&lt;/RecNum&gt;&lt;DisplayText&gt;[7]&lt;/DisplayText&gt;&lt;record&gt;&lt;rec-number&gt;98&lt;/rec-number&gt;&lt;foreign-keys&gt;&lt;key app="EN" db-id="dx9e2te59a2xz4e2se9p0fsb20sr9v5t0wtz" timestamp="1711023317"&gt;98&lt;/key&gt;&lt;/foreign-keys&gt;&lt;ref-type name="Journal Article"&gt;17&lt;/ref-type&gt;&lt;contributors&gt;&lt;authors&gt;&lt;author&gt;Almarhoon, Zainab M&lt;/author&gt;&lt;author&gt;Indumathi, T&lt;/author&gt;&lt;author&gt;Kumar, E Ranjith&lt;/author&gt;&lt;/authors&gt;&lt;/contributors&gt;&lt;titles&gt;&lt;title&gt;Optimized green synthesis of ZnO nanoparticles: evaluation of structural, morphological, vibrational and optical properties&lt;/title&gt;&lt;secondary-title&gt;Journal of Materials Science: Materials in Electronics&lt;/secondary-title&gt;&lt;/titles&gt;&lt;periodical&gt;&lt;full-title&gt;Journal of Materials Science: Materials in Electronics&lt;/full-title&gt;&lt;/periodical&gt;&lt;pages&gt;23659-23672&lt;/pages&gt;&lt;volume&gt;33&lt;/volume&gt;&lt;number&gt;30&lt;/number&gt;&lt;dates&gt;&lt;year&gt;2022&lt;/year&gt;&lt;/dates&gt;&lt;isbn&gt;0957-452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7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3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5.8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lmarhoon&lt;/Author&gt;&lt;Year&gt;2022&lt;/Year&gt;&lt;RecNum&gt;98&lt;/RecNum&gt;&lt;DisplayText&gt;[7]&lt;/DisplayText&gt;&lt;record&gt;&lt;rec-number&gt;98&lt;/rec-number&gt;&lt;foreign-keys&gt;&lt;key app="EN" db-id="dx9e2te59a2xz4e2se9p0fsb20sr9v5t0wtz" timestamp="1711023317"&gt;98&lt;/key&gt;&lt;/foreign-keys&gt;&lt;ref-type name="Journal Article"&gt;17&lt;/ref-type&gt;&lt;contributors&gt;&lt;authors&gt;&lt;author&gt;Almarhoon, Zainab M&lt;/author&gt;&lt;author&gt;Indumathi, T&lt;/author&gt;&lt;author&gt;Kumar, E Ranjith&lt;/author&gt;&lt;/authors&gt;&lt;/contributors&gt;&lt;titles&gt;&lt;title&gt;Optimized green synthesis of ZnO nanoparticles: evaluation of structural, morphological, vibrational and optical properties&lt;/title&gt;&lt;secondary-title&gt;Journal of Materials Science: Materials in Electronics&lt;/secondary-title&gt;&lt;/titles&gt;&lt;periodical&gt;&lt;full-title&gt;Journal of Materials Science: Materials in Electronics&lt;/full-title&gt;&lt;/periodical&gt;&lt;pages&gt;23659-23672&lt;/pages&gt;&lt;volume&gt;33&lt;/volume&gt;&lt;number&gt;30&lt;/number&gt;&lt;dates&gt;&lt;year&gt;2022&lt;/year&gt;&lt;/dates&gt;&lt;isbn&gt;0957-452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7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2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3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0.83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lmarhoon&lt;/Author&gt;&lt;Year&gt;2022&lt;/Year&gt;&lt;RecNum&gt;98&lt;/RecNum&gt;&lt;DisplayText&gt;[7]&lt;/DisplayText&gt;&lt;record&gt;&lt;rec-number&gt;98&lt;/rec-number&gt;&lt;foreign-keys&gt;&lt;key app="EN" db-id="dx9e2te59a2xz4e2se9p0fsb20sr9v5t0wtz" timestamp="1711023317"&gt;98&lt;/key&gt;&lt;/foreign-keys&gt;&lt;ref-type name="Journal Article"&gt;17&lt;/ref-type&gt;&lt;contributors&gt;&lt;authors&gt;&lt;author&gt;Almarhoon, Zainab M&lt;/author&gt;&lt;author&gt;Indumathi, T&lt;/author&gt;&lt;author&gt;Kumar, E Ranjith&lt;/author&gt;&lt;/authors&gt;&lt;/contributors&gt;&lt;titles&gt;&lt;title&gt;Optimized green synthesis of ZnO nanoparticles: evaluation of structural, morphological, vibrational and optical properties&lt;/title&gt;&lt;secondary-title&gt;Journal of Materials Science: Materials in Electronics&lt;/secondary-title&gt;&lt;/titles&gt;&lt;periodical&gt;&lt;full-title&gt;Journal of Materials Science: Materials in Electronics&lt;/full-title&gt;&lt;/periodical&gt;&lt;pages&gt;23659-23672&lt;/pages&gt;&lt;volume&gt;33&lt;/volume&gt;&lt;number&gt;30&lt;/number&gt;&lt;dates&gt;&lt;year&gt;2022&lt;/year&gt;&lt;/dates&gt;&lt;isbn&gt;0957-452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7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07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3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3.1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lias&lt;/Author&gt;&lt;Year&gt;2010&lt;/Year&gt;&lt;RecNum&gt;41&lt;/RecNum&gt;&lt;DisplayText&gt;[8]&lt;/DisplayText&gt;&lt;record&gt;&lt;rec-number&gt;41&lt;/rec-number&gt;&lt;foreign-keys&gt;&lt;key app="EN" db-id="dx9e2te59a2xz4e2se9p0fsb20sr9v5t0wtz" timestamp="1711017966"&gt;41&lt;/key&gt;&lt;/foreign-keys&gt;&lt;ref-type name="Journal Article"&gt;17&lt;/ref-type&gt;&lt;contributors&gt;&lt;authors&gt;&lt;author&gt;Alias, SS&lt;/author&gt;&lt;author&gt;Ismail, AB&lt;/author&gt;&lt;author&gt;Mohamad, AA&lt;/author&gt;&lt;/authors&gt;&lt;/contributors&gt;&lt;titles&gt;&lt;title&gt;Effect of pH on ZnO nanoparticle properties synthesized by sol–gel centrifugation&lt;/title&gt;&lt;secondary-title&gt;Journal of Alloys and Compounds&lt;/secondary-title&gt;&lt;/titles&gt;&lt;periodical&gt;&lt;full-title&gt;Journal of Alloys and Compounds&lt;/full-title&gt;&lt;/periodical&gt;&lt;pages&gt;231-237&lt;/pages&gt;&lt;volume&gt;499&lt;/volume&gt;&lt;number&gt;2&lt;/number&gt;&lt;dates&gt;&lt;year&gt;2010&lt;/year&gt;&lt;/dates&gt;&lt;isbn&gt;0925-8388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3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2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8.32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lias&lt;/Author&gt;&lt;Year&gt;2010&lt;/Year&gt;&lt;RecNum&gt;41&lt;/RecNum&gt;&lt;DisplayText&gt;[8]&lt;/DisplayText&gt;&lt;record&gt;&lt;rec-number&gt;41&lt;/rec-number&gt;&lt;foreign-keys&gt;&lt;key app="EN" db-id="dx9e2te59a2xz4e2se9p0fsb20sr9v5t0wtz" timestamp="1711017966"&gt;41&lt;/key&gt;&lt;/foreign-keys&gt;&lt;ref-type name="Journal Article"&gt;17&lt;/ref-type&gt;&lt;contributors&gt;&lt;authors&gt;&lt;author&gt;Alias, SS&lt;/author&gt;&lt;author&gt;Ismail, AB&lt;/author&gt;&lt;author&gt;Mohamad, AA&lt;/author&gt;&lt;/authors&gt;&lt;/contributors&gt;&lt;titles&gt;&lt;title&gt;Effect of pH on ZnO nanoparticle properties synthesized by sol–gel centrifugation&lt;/title&gt;&lt;secondary-title&gt;Journal of Alloys and Compounds&lt;/secondary-title&gt;&lt;/titles&gt;&lt;periodical&gt;&lt;full-title&gt;Journal of Alloys and Compounds&lt;/full-title&gt;&lt;/periodical&gt;&lt;pages&gt;231-237&lt;/pages&gt;&lt;volume&gt;499&lt;/volume&gt;&lt;number&gt;2&lt;/number&gt;&lt;dates&gt;&lt;year&gt;2010&lt;/year&gt;&lt;/dates&gt;&lt;isbn&gt;0925-8388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4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1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2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6.6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Rajarajeswari&lt;/Author&gt;&lt;Year&gt;2021&lt;/Year&gt;&lt;RecNum&gt;40&lt;/RecNum&gt;&lt;DisplayText&gt;[9]&lt;/DisplayText&gt;&lt;record&gt;&lt;rec-number&gt;40&lt;/rec-number&gt;&lt;foreign-keys&gt;&lt;key app="EN" db-id="dx9e2te59a2xz4e2se9p0fsb20sr9v5t0wtz" timestamp="1711017961"&gt;40&lt;/key&gt;&lt;/foreign-keys&gt;&lt;ref-type name="Journal Article"&gt;17&lt;/ref-type&gt;&lt;contributors&gt;&lt;authors&gt;&lt;author&gt;Rajarajeswari, P&lt;/author&gt;&lt;author&gt;Shaikh, RS&lt;/author&gt;&lt;author&gt;Ravangave, LS&lt;/author&gt;&lt;/authors&gt;&lt;/contributors&gt;&lt;titles&gt;&lt;title&gt;Effect of temperature reaction on chemically synthesized ZnO nanoparticles change in particle size&lt;/title&gt;&lt;secondary-title&gt;Materials Today: Proceedings&lt;/secondary-title&gt;&lt;/titles&gt;&lt;periodical&gt;&lt;full-title&gt;Materials Today: Proceedings&lt;/full-title&gt;&lt;/periodical&gt;&lt;pages&gt;3997-4001&lt;/pages&gt;&lt;volume&gt;45&lt;/volume&gt;&lt;dates&gt;&lt;year&gt;2021&lt;/year&gt;&lt;/dates&gt;&lt;isbn&gt;2214-7853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9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3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8.3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Rajarajeswari&lt;/Author&gt;&lt;Year&gt;2021&lt;/Year&gt;&lt;RecNum&gt;40&lt;/RecNum&gt;&lt;DisplayText&gt;[9]&lt;/DisplayText&gt;&lt;record&gt;&lt;rec-number&gt;40&lt;/rec-number&gt;&lt;foreign-keys&gt;&lt;key app="EN" db-id="dx9e2te59a2xz4e2se9p0fsb20sr9v5t0wtz" timestamp="1711017961"&gt;40&lt;/key&gt;&lt;/foreign-keys&gt;&lt;ref-type name="Journal Article"&gt;17&lt;/ref-type&gt;&lt;contributors&gt;&lt;authors&gt;&lt;author&gt;Rajarajeswari, P&lt;/author&gt;&lt;author&gt;Shaikh, RS&lt;/author&gt;&lt;author&gt;Ravangave, LS&lt;/author&gt;&lt;/authors&gt;&lt;/contributors&gt;&lt;titles&gt;&lt;title&gt;Effect of temperature reaction on chemically synthesized ZnO nanoparticles change in particle size&lt;/title&gt;&lt;secondary-title&gt;Materials Today: Proceedings&lt;/secondary-title&gt;&lt;/titles&gt;&lt;periodical&gt;&lt;full-title&gt;Materials Today: Proceedings&lt;/full-title&gt;&lt;/periodical&gt;&lt;pages&gt;3997-4001&lt;/pages&gt;&lt;volume&gt;45&lt;/volume&gt;&lt;dates&gt;&lt;year&gt;2021&lt;/year&gt;&lt;/dates&gt;&lt;isbn&gt;2214-7853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9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9.28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Jay Chithra&lt;/Author&gt;&lt;Year&gt;2015&lt;/Year&gt;&lt;RecNum&gt;109&lt;/RecNum&gt;&lt;DisplayText&gt;[10]&lt;/DisplayText&gt;&lt;record&gt;&lt;rec-number&gt;109&lt;/rec-number&gt;&lt;foreign-keys&gt;&lt;key app="EN" db-id="dx9e2te59a2xz4e2se9p0fsb20sr9v5t0wtz" timestamp="1711089327"&gt;109&lt;/key&gt;&lt;/foreign-keys&gt;&lt;ref-type name="Journal Article"&gt;17&lt;/ref-type&gt;&lt;contributors&gt;&lt;authors&gt;&lt;author&gt;Jay Chithra, M&lt;/author&gt;&lt;author&gt;Sathya, M&lt;/author&gt;&lt;author&gt;Pushpanathan, KJAMS&lt;/author&gt;&lt;/authors&gt;&lt;/contributors&gt;&lt;titles&gt;&lt;title&gt;Effect of pH on crystal size and photoluminescence property of ZnO nanoparticles prepared by chemical precipitation method&lt;/title&gt;&lt;secondary-title&gt;Acta Metallurgica Sinica (English Letters)&lt;/secondary-title&gt;&lt;/titles&gt;&lt;periodical&gt;&lt;full-title&gt;Acta Metallurgica Sinica (English Letters)&lt;/full-title&gt;&lt;/periodical&gt;&lt;pages&gt;394-404&lt;/pages&gt;&lt;volume&gt;28&lt;/volume&gt;&lt;dates&gt;&lt;year&gt;2015&lt;/year&gt;&lt;/dates&gt;&lt;isbn&gt;1006-7191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0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43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2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3.8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Jay Chithra&lt;/Author&gt;&lt;Year&gt;2015&lt;/Year&gt;&lt;RecNum&gt;109&lt;/RecNum&gt;&lt;DisplayText&gt;[10]&lt;/DisplayText&gt;&lt;record&gt;&lt;rec-number&gt;109&lt;/rec-number&gt;&lt;foreign-keys&gt;&lt;key app="EN" db-id="dx9e2te59a2xz4e2se9p0fsb20sr9v5t0wtz" timestamp="1711089327"&gt;109&lt;/key&gt;&lt;/foreign-keys&gt;&lt;ref-type name="Journal Article"&gt;17&lt;/ref-type&gt;&lt;contributors&gt;&lt;authors&gt;&lt;author&gt;Jay Chithra, M&lt;/author&gt;&lt;author&gt;Sathya, M&lt;/author&gt;&lt;author&gt;Pushpanathan, KJAMS&lt;/author&gt;&lt;/authors&gt;&lt;/contributors&gt;&lt;titles&gt;&lt;title&gt;Effect of pH on crystal size and photoluminescence property of ZnO nanoparticles prepared by chemical precipitation method&lt;/title&gt;&lt;secondary-title&gt;Acta Metallurgica Sinica (English Letters)&lt;/secondary-title&gt;&lt;/titles&gt;&lt;periodical&gt;&lt;full-title&gt;Acta Metallurgica Sinica (English Letters)&lt;/full-title&gt;&lt;/periodical&gt;&lt;pages&gt;394-404&lt;/pages&gt;&lt;volume&gt;28&lt;/volume&gt;&lt;dates&gt;&lt;year&gt;2015&lt;/year&gt;&lt;/dates&gt;&lt;isbn&gt;1006-7191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0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7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2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8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Jay Chithra&lt;/Author&gt;&lt;Year&gt;2015&lt;/Year&gt;&lt;RecNum&gt;109&lt;/RecNum&gt;&lt;DisplayText&gt;[10]&lt;/DisplayText&gt;&lt;record&gt;&lt;rec-number&gt;109&lt;/rec-number&gt;&lt;foreign-keys&gt;&lt;key app="EN" db-id="dx9e2te59a2xz4e2se9p0fsb20sr9v5t0wtz" timestamp="1711089327"&gt;109&lt;/key&gt;&lt;/foreign-keys&gt;&lt;ref-type name="Journal Article"&gt;17&lt;/ref-type&gt;&lt;contributors&gt;&lt;authors&gt;&lt;author&gt;Jay Chithra, M&lt;/author&gt;&lt;author&gt;Sathya, M&lt;/author&gt;&lt;author&gt;Pushpanathan, KJAMS&lt;/author&gt;&lt;/authors&gt;&lt;/contributors&gt;&lt;titles&gt;&lt;title&gt;Effect of pH on crystal size and photoluminescence property of ZnO nanoparticles prepared by chemical precipitation method&lt;/title&gt;&lt;secondary-title&gt;Acta Metallurgica Sinica (English Letters)&lt;/secondary-title&gt;&lt;/titles&gt;&lt;periodical&gt;&lt;full-title&gt;Acta Metallurgica Sinica (English Letters)&lt;/full-title&gt;&lt;/periodical&gt;&lt;pages&gt;394-404&lt;/pages&gt;&lt;volume&gt;28&lt;/volume&gt;&lt;dates&gt;&lt;year&gt;2015&lt;/year&gt;&lt;/dates&gt;&lt;isbn&gt;1006-7191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0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2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2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.7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Jay Chithra&lt;/Author&gt;&lt;Year&gt;2015&lt;/Year&gt;&lt;RecNum&gt;109&lt;/RecNum&gt;&lt;DisplayText&gt;[10]&lt;/DisplayText&gt;&lt;record&gt;&lt;rec-number&gt;109&lt;/rec-number&gt;&lt;foreign-keys&gt;&lt;key app="EN" db-id="dx9e2te59a2xz4e2se9p0fsb20sr9v5t0wtz" timestamp="1711089327"&gt;109&lt;/key&gt;&lt;/foreign-keys&gt;&lt;ref-type name="Journal Article"&gt;17&lt;/ref-type&gt;&lt;contributors&gt;&lt;authors&gt;&lt;author&gt;Jay Chithra, M&lt;/author&gt;&lt;author&gt;Sathya, M&lt;/author&gt;&lt;author&gt;Pushpanathan, KJAMS&lt;/author&gt;&lt;/authors&gt;&lt;/contributors&gt;&lt;titles&gt;&lt;title&gt;Effect of pH on crystal size and photoluminescence property of ZnO nanoparticles prepared by chemical precipitation method&lt;/title&gt;&lt;secondary-title&gt;Acta Metallurgica Sinica (English Letters)&lt;/secondary-title&gt;&lt;/titles&gt;&lt;periodical&gt;&lt;full-title&gt;Acta Metallurgica Sinica (English Letters)&lt;/full-title&gt;&lt;/periodical&gt;&lt;pages&gt;394-404&lt;/pages&gt;&lt;volume&gt;28&lt;/volume&gt;&lt;dates&gt;&lt;year&gt;2015&lt;/year&gt;&lt;/dates&gt;&lt;isbn&gt;1006-7191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0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3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2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3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Ribut&lt;/Author&gt;&lt;Year&gt;2018&lt;/Year&gt;&lt;RecNum&gt;113&lt;/RecNum&gt;&lt;DisplayText&gt;[11]&lt;/DisplayText&gt;&lt;record&gt;&lt;rec-number&gt;113&lt;/rec-number&gt;&lt;foreign-keys&gt;&lt;key app="EN" db-id="dx9e2te59a2xz4e2se9p0fsb20sr9v5t0wtz" timestamp="1711093789"&gt;113&lt;/key&gt;&lt;/foreign-keys&gt;&lt;ref-type name="Journal Article"&gt;17&lt;/ref-type&gt;&lt;contributors&gt;&lt;authors&gt;&lt;author&gt;Ribut, Siti Huzaimah&lt;/author&gt;&lt;author&gt;Abdullah, Che Azurahanim Che&lt;/author&gt;&lt;author&gt;Mustafa, Muskhazli&lt;/author&gt;&lt;author&gt;Yusoff, Mohd Zaki Mohd&lt;/author&gt;&lt;author&gt;Azman, Siti Noorfazleena Ahmad&lt;/author&gt;&lt;/authors&gt;&lt;/contributors&gt;&lt;titles&gt;&lt;title&gt;Influence of pH variations on zinc oxide nanoparticles and their antibacterial activity&lt;/title&gt;&lt;secondary-title&gt;Materials Research Express&lt;/secondary-title&gt;&lt;/titles&gt;&lt;periodical&gt;&lt;full-title&gt;Materials Research Express&lt;/full-title&gt;&lt;/periodical&gt;&lt;pages&gt;025016&lt;/pages&gt;&lt;volume&gt;6&lt;/volume&gt;&lt;number&gt;2&lt;/number&gt;&lt;dates&gt;&lt;year&gt;2018&lt;/year&gt;&lt;/dates&gt;&lt;isbn&gt;2053-1591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1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1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Ribut&lt;/Author&gt;&lt;Year&gt;2018&lt;/Year&gt;&lt;RecNum&gt;113&lt;/RecNum&gt;&lt;DisplayText&gt;[11]&lt;/DisplayText&gt;&lt;record&gt;&lt;rec-number&gt;113&lt;/rec-number&gt;&lt;foreign-keys&gt;&lt;key app="EN" db-id="dx9e2te59a2xz4e2se9p0fsb20sr9v5t0wtz" timestamp="1711093789"&gt;113&lt;/key&gt;&lt;/foreign-keys&gt;&lt;ref-type name="Journal Article"&gt;17&lt;/ref-type&gt;&lt;contributors&gt;&lt;authors&gt;&lt;author&gt;Ribut, Siti Huzaimah&lt;/author&gt;&lt;author&gt;Abdullah, Che Azurahanim Che&lt;/author&gt;&lt;author&gt;Mustafa, Muskhazli&lt;/author&gt;&lt;author&gt;Yusoff, Mohd Zaki Mohd&lt;/author&gt;&lt;author&gt;Azman, Siti Noorfazleena Ahmad&lt;/author&gt;&lt;/authors&gt;&lt;/contributors&gt;&lt;titles&gt;&lt;title&gt;Influence of pH variations on zinc oxide nanoparticles and their antibacterial activity&lt;/title&gt;&lt;secondary-title&gt;Materials Research Express&lt;/secondary-title&gt;&lt;/titles&gt;&lt;periodical&gt;&lt;full-title&gt;Materials Research Express&lt;/full-title&gt;&lt;/periodical&gt;&lt;pages&gt;025016&lt;/pages&gt;&lt;volume&gt;6&lt;/volume&gt;&lt;number&gt;2&lt;/number&gt;&lt;dates&gt;&lt;year&gt;2018&lt;/year&gt;&lt;/dates&gt;&lt;isbn&gt;2053-1591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1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3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9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Ribut&lt;/Author&gt;&lt;Year&gt;2018&lt;/Year&gt;&lt;RecNum&gt;113&lt;/RecNum&gt;&lt;DisplayText&gt;[11]&lt;/DisplayText&gt;&lt;record&gt;&lt;rec-number&gt;113&lt;/rec-number&gt;&lt;foreign-keys&gt;&lt;key app="EN" db-id="dx9e2te59a2xz4e2se9p0fsb20sr9v5t0wtz" timestamp="1711093789"&gt;113&lt;/key&gt;&lt;/foreign-keys&gt;&lt;ref-type name="Journal Article"&gt;17&lt;/ref-type&gt;&lt;contributors&gt;&lt;authors&gt;&lt;author&gt;Ribut, Siti Huzaimah&lt;/author&gt;&lt;author&gt;Abdullah, Che Azurahanim Che&lt;/author&gt;&lt;author&gt;Mustafa, Muskhazli&lt;/author&gt;&lt;author&gt;Yusoff, Mohd Zaki Mohd&lt;/author&gt;&lt;author&gt;Azman, Siti Noorfazleena Ahmad&lt;/author&gt;&lt;/authors&gt;&lt;/contributors&gt;&lt;titles&gt;&lt;title&gt;Influence of pH variations on zinc oxide nanoparticles and their antibacterial activity&lt;/title&gt;&lt;secondary-title&gt;Materials Research Express&lt;/secondary-title&gt;&lt;/titles&gt;&lt;periodical&gt;&lt;full-title&gt;Materials Research Express&lt;/full-title&gt;&lt;/periodical&gt;&lt;pages&gt;025016&lt;/pages&gt;&lt;volume&gt;6&lt;/volume&gt;&lt;number&gt;2&lt;/number&gt;&lt;dates&gt;&lt;year&gt;2018&lt;/year&gt;&lt;/dates&gt;&lt;isbn&gt;2053-1591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1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Ribut&lt;/Author&gt;&lt;Year&gt;2018&lt;/Year&gt;&lt;RecNum&gt;113&lt;/RecNum&gt;&lt;DisplayText&gt;[11]&lt;/DisplayText&gt;&lt;record&gt;&lt;rec-number&gt;113&lt;/rec-number&gt;&lt;foreign-keys&gt;&lt;key app="EN" db-id="dx9e2te59a2xz4e2se9p0fsb20sr9v5t0wtz" timestamp="1711093789"&gt;113&lt;/key&gt;&lt;/foreign-keys&gt;&lt;ref-type name="Journal Article"&gt;17&lt;/ref-type&gt;&lt;contributors&gt;&lt;authors&gt;&lt;author&gt;Ribut, Siti Huzaimah&lt;/author&gt;&lt;author&gt;Abdullah, Che Azurahanim Che&lt;/author&gt;&lt;author&gt;Mustafa, Muskhazli&lt;/author&gt;&lt;author&gt;Yusoff, Mohd Zaki Mohd&lt;/author&gt;&lt;author&gt;Azman, Siti Noorfazleena Ahmad&lt;/author&gt;&lt;/authors&gt;&lt;/contributors&gt;&lt;titles&gt;&lt;title&gt;Influence of pH variations on zinc oxide nanoparticles and their antibacterial activity&lt;/title&gt;&lt;secondary-title&gt;Materials Research Express&lt;/secondary-title&gt;&lt;/titles&gt;&lt;periodical&gt;&lt;full-title&gt;Materials Research Express&lt;/full-title&gt;&lt;/periodical&gt;&lt;pages&gt;025016&lt;/pages&gt;&lt;volume&gt;6&lt;/volume&gt;&lt;number&gt;2&lt;/number&gt;&lt;dates&gt;&lt;year&gt;2018&lt;/year&gt;&lt;/dates&gt;&lt;isbn&gt;2053-1591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1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9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1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6.4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Indramahalakshmi&lt;/Author&gt;&lt;Year&gt;2017&lt;/Year&gt;&lt;RecNum&gt;114&lt;/RecNum&gt;&lt;DisplayText&gt;[12]&lt;/DisplayText&gt;&lt;record&gt;&lt;rec-number&gt;114&lt;/rec-number&gt;&lt;foreign-keys&gt;&lt;key app="EN" db-id="dx9e2te59a2xz4e2se9p0fsb20sr9v5t0wtz" timestamp="1711094584"&gt;114&lt;/key&gt;&lt;/foreign-keys&gt;&lt;ref-type name="Journal Article"&gt;17&lt;/ref-type&gt;&lt;contributors&gt;&lt;authors&gt;&lt;author&gt;Indramahalakshmi, G&lt;/author&gt;&lt;/authors&gt;&lt;/contributors&gt;&lt;titles&gt;&lt;title&gt;Characterization and antibacterial activity of zinc oxide nanoparticles synthesized using Opuntia ficus indica fruit aqueous extract&lt;/title&gt;&lt;secondary-title&gt;Asian Journal of Physical and Chemical Sciences&lt;/secondary-title&gt;&lt;/titles&gt;&lt;periodical&gt;&lt;full-title&gt;Asian Journal of Physical and Chemical Sciences&lt;/full-title&gt;&lt;/periodical&gt;&lt;pages&gt;1-7&lt;/pages&gt;&lt;volume&gt;3&lt;/volume&gt;&lt;number&gt;2&lt;/number&gt;&lt;dates&gt;&lt;year&gt;2017&lt;/year&gt;&lt;/dates&gt;&lt;isbn&gt;2456-7779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2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7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1.7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Parra&lt;/Author&gt;&lt;Year&gt;2014&lt;/Year&gt;&lt;RecNum&gt;118&lt;/RecNum&gt;&lt;DisplayText&gt;[13]&lt;/DisplayText&gt;&lt;record&gt;&lt;rec-number&gt;118&lt;/rec-number&gt;&lt;foreign-keys&gt;&lt;key app="EN" db-id="dx9e2te59a2xz4e2se9p0fsb20sr9v5t0wtz" timestamp="1711115028"&gt;118&lt;/key&gt;&lt;/foreign-keys&gt;&lt;ref-type name="Journal Article"&gt;17&lt;/ref-type&gt;&lt;contributors&gt;&lt;authors&gt;&lt;author&gt;Parra, Mohammad Ramzan&lt;/author&gt;&lt;author&gt;Haque, Fozia Z&lt;/author&gt;&lt;/authors&gt;&lt;/contributors&gt;&lt;titles&gt;&lt;title&gt;Aqueous chemical route synthesis and the effect of calcination temperature on the structural and optical properties of ZnO nanoparticles&lt;/title&gt;&lt;secondary-title&gt;Journal of Materials Research and Technology&lt;/secondary-title&gt;&lt;/titles&gt;&lt;periodical&gt;&lt;full-title&gt;Journal of Materials Research and Technology&lt;/full-title&gt;&lt;/periodical&gt;&lt;pages&gt;363-369&lt;/pages&gt;&lt;volume&gt;3&lt;/volume&gt;&lt;number&gt;4&lt;/number&gt;&lt;dates&gt;&lt;year&gt;2014&lt;/year&gt;&lt;/dates&gt;&lt;isbn&gt;2238-7854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3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3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8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Parra&lt;/Author&gt;&lt;Year&gt;2014&lt;/Year&gt;&lt;RecNum&gt;118&lt;/RecNum&gt;&lt;DisplayText&gt;[13]&lt;/DisplayText&gt;&lt;record&gt;&lt;rec-number&gt;118&lt;/rec-number&gt;&lt;foreign-keys&gt;&lt;key app="EN" db-id="dx9e2te59a2xz4e2se9p0fsb20sr9v5t0wtz" timestamp="1711115028"&gt;118&lt;/key&gt;&lt;/foreign-keys&gt;&lt;ref-type name="Journal Article"&gt;17&lt;/ref-type&gt;&lt;contributors&gt;&lt;authors&gt;&lt;author&gt;Parra, Mohammad Ramzan&lt;/author&gt;&lt;author&gt;Haque, Fozia Z&lt;/author&gt;&lt;/authors&gt;&lt;/contributors&gt;&lt;titles&gt;&lt;title&gt;Aqueous chemical route synthesis and the effect of calcination temperature on the structural and optical properties of ZnO nanoparticles&lt;/title&gt;&lt;secondary-title&gt;Journal of Materials Research and Technology&lt;/secondary-title&gt;&lt;/titles&gt;&lt;periodical&gt;&lt;full-title&gt;Journal of Materials Research and Technology&lt;/full-title&gt;&lt;/periodical&gt;&lt;pages&gt;363-369&lt;/pages&gt;&lt;volume&gt;3&lt;/volume&gt;&lt;number&gt;4&lt;/number&gt;&lt;dates&gt;&lt;year&gt;2014&lt;/year&gt;&lt;/dates&gt;&lt;isbn&gt;2238-7854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3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2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9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Parra&lt;/Author&gt;&lt;Year&gt;2014&lt;/Year&gt;&lt;RecNum&gt;118&lt;/RecNum&gt;&lt;DisplayText&gt;[13]&lt;/DisplayText&gt;&lt;record&gt;&lt;rec-number&gt;118&lt;/rec-number&gt;&lt;foreign-keys&gt;&lt;key app="EN" db-id="dx9e2te59a2xz4e2se9p0fsb20sr9v5t0wtz" timestamp="1711115028"&gt;118&lt;/key&gt;&lt;/foreign-keys&gt;&lt;ref-type name="Journal Article"&gt;17&lt;/ref-type&gt;&lt;contributors&gt;&lt;authors&gt;&lt;author&gt;Parra, Mohammad Ramzan&lt;/author&gt;&lt;author&gt;Haque, Fozia Z&lt;/author&gt;&lt;/authors&gt;&lt;/contributors&gt;&lt;titles&gt;&lt;title&gt;Aqueous chemical route synthesis and the effect of calcination temperature on the structural and optical properties of ZnO nanoparticles&lt;/title&gt;&lt;secondary-title&gt;Journal of Materials Research and Technology&lt;/secondary-title&gt;&lt;/titles&gt;&lt;periodical&gt;&lt;full-title&gt;Journal of Materials Research and Technology&lt;/full-title&gt;&lt;/periodical&gt;&lt;pages&gt;363-369&lt;/pages&gt;&lt;volume&gt;3&lt;/volume&gt;&lt;number&gt;4&lt;/number&gt;&lt;dates&gt;&lt;year&gt;2014&lt;/year&gt;&lt;/dates&gt;&lt;isbn&gt;2238-7854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3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4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lastRenderedPageBreak/>
              <w:fldChar w:fldCharType="begin"/>
            </w:r>
            <w:r>
              <w:rPr>
                <w:sz w:val="18"/>
              </w:rPr>
              <w:instrText xml:space="preserve"> ADDIN EN.CITE &lt;EndNote&gt;&lt;Cite&gt;&lt;Author&gt;Fakhari&lt;/Author&gt;&lt;Year&gt;2019&lt;/Year&gt;&lt;RecNum&gt;122&lt;/RecNum&gt;&lt;DisplayText&gt;[14]&lt;/DisplayText&gt;&lt;record&gt;&lt;rec-number&gt;122&lt;/rec-number&gt;&lt;foreign-keys&gt;&lt;key app="EN" db-id="dx9e2te59a2xz4e2se9p0fsb20sr9v5t0wtz" timestamp="1711118696"&gt;122&lt;/key&gt;&lt;/foreign-keys&gt;&lt;ref-type name="Journal Article"&gt;17&lt;/ref-type&gt;&lt;contributors&gt;&lt;authors&gt;&lt;author&gt;Fakhari, Shabnam&lt;/author&gt;&lt;author&gt;Jamzad, Mina&lt;/author&gt;&lt;author&gt;Kabiri Fard, Hassan&lt;/author&gt;&lt;/authors&gt;&lt;/contributors&gt;&lt;titles&gt;&lt;title&gt;Green synthesis of zinc oxide nanoparticles: a comparison&lt;/title&gt;&lt;secondary-title&gt;Green chemistry letters and reviews&lt;/secondary-title&gt;&lt;/titles&gt;&lt;periodical&gt;&lt;full-title&gt;Green chemistry letters and reviews&lt;/full-title&gt;&lt;/periodical&gt;&lt;pages&gt;19-24&lt;/pages&gt;&lt;volume&gt;12&lt;/volume&gt;&lt;number&gt;1&lt;/number&gt;&lt;dates&gt;&lt;year&gt;2019&lt;/year&gt;&lt;/dates&gt;&lt;isbn&gt;1751-8253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4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56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02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1.49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Fakhari&lt;/Author&gt;&lt;Year&gt;2019&lt;/Year&gt;&lt;RecNum&gt;122&lt;/RecNum&gt;&lt;DisplayText&gt;[14]&lt;/DisplayText&gt;&lt;record&gt;&lt;rec-number&gt;122&lt;/rec-number&gt;&lt;foreign-keys&gt;&lt;key app="EN" db-id="dx9e2te59a2xz4e2se9p0fsb20sr9v5t0wtz" timestamp="1711118696"&gt;122&lt;/key&gt;&lt;/foreign-keys&gt;&lt;ref-type name="Journal Article"&gt;17&lt;/ref-type&gt;&lt;contributors&gt;&lt;authors&gt;&lt;author&gt;Fakhari, Shabnam&lt;/author&gt;&lt;author&gt;Jamzad, Mina&lt;/author&gt;&lt;author&gt;Kabiri Fard, Hassan&lt;/author&gt;&lt;/authors&gt;&lt;/contributors&gt;&lt;titles&gt;&lt;title&gt;Green synthesis of zinc oxide nanoparticles: a comparison&lt;/title&gt;&lt;secondary-title&gt;Green chemistry letters and reviews&lt;/secondary-title&gt;&lt;/titles&gt;&lt;periodical&gt;&lt;full-title&gt;Green chemistry letters and reviews&lt;/full-title&gt;&lt;/periodical&gt;&lt;pages&gt;19-24&lt;/pages&gt;&lt;volume&gt;12&lt;/volume&gt;&lt;number&gt;1&lt;/number&gt;&lt;dates&gt;&lt;year&gt;2019&lt;/year&gt;&lt;/dates&gt;&lt;isbn&gt;1751-8253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4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57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05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.26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bdol Aziz&lt;/Author&gt;&lt;Year&gt;2019&lt;/Year&gt;&lt;RecNum&gt;125&lt;/RecNum&gt;&lt;DisplayText&gt;[15]&lt;/DisplayText&gt;&lt;record&gt;&lt;rec-number&gt;125&lt;/rec-number&gt;&lt;foreign-keys&gt;&lt;key app="EN" db-id="dx9e2te59a2xz4e2se9p0fsb20sr9v5t0wtz" timestamp="1711196958"&gt;125&lt;/key&gt;&lt;/foreign-keys&gt;&lt;ref-type name="Journal Article"&gt;17&lt;/ref-type&gt;&lt;contributors&gt;&lt;authors&gt;&lt;author&gt;Abdol Aziz, Rabiatul Adawiyah&lt;/author&gt;&lt;author&gt;Abd Karim, Siti Fatma&lt;/author&gt;&lt;author&gt;Rosli, Nor Asikin&lt;/author&gt;&lt;/authors&gt;&lt;/contributors&gt;&lt;titles&gt;&lt;title&gt;The effect of ph on zinc oxide nanoparticles characteristics synthesized from banana peel extract&lt;/title&gt;&lt;secondary-title&gt;Key Engineering Materials&lt;/secondary-title&gt;&lt;/titles&gt;&lt;periodical&gt;&lt;full-title&gt;Key Engineering Materials&lt;/full-title&gt;&lt;/periodical&gt;&lt;pages&gt;271-279&lt;/pages&gt;&lt;volume&gt;797&lt;/volume&gt;&lt;dates&gt;&lt;year&gt;2019&lt;/year&gt;&lt;/dates&gt;&lt;isbn&gt;1662-9795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5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48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9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2.37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bdol Aziz&lt;/Author&gt;&lt;Year&gt;2019&lt;/Year&gt;&lt;RecNum&gt;125&lt;/RecNum&gt;&lt;DisplayText&gt;[15]&lt;/DisplayText&gt;&lt;record&gt;&lt;rec-number&gt;125&lt;/rec-number&gt;&lt;foreign-keys&gt;&lt;key app="EN" db-id="dx9e2te59a2xz4e2se9p0fsb20sr9v5t0wtz" timestamp="1711196958"&gt;125&lt;/key&gt;&lt;/foreign-keys&gt;&lt;ref-type name="Journal Article"&gt;17&lt;/ref-type&gt;&lt;contributors&gt;&lt;authors&gt;&lt;author&gt;Abdol Aziz, Rabiatul Adawiyah&lt;/author&gt;&lt;author&gt;Abd Karim, Siti Fatma&lt;/author&gt;&lt;author&gt;Rosli, Nor Asikin&lt;/author&gt;&lt;/authors&gt;&lt;/contributors&gt;&lt;titles&gt;&lt;title&gt;The effect of ph on zinc oxide nanoparticles characteristics synthesized from banana peel extract&lt;/title&gt;&lt;secondary-title&gt;Key Engineering Materials&lt;/secondary-title&gt;&lt;/titles&gt;&lt;periodical&gt;&lt;full-title&gt;Key Engineering Materials&lt;/full-title&gt;&lt;/periodical&gt;&lt;pages&gt;271-279&lt;/pages&gt;&lt;volume&gt;797&lt;/volume&gt;&lt;dates&gt;&lt;year&gt;2019&lt;/year&gt;&lt;/dates&gt;&lt;isbn&gt;1662-9795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5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47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1.27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bdol Aziz&lt;/Author&gt;&lt;Year&gt;2019&lt;/Year&gt;&lt;RecNum&gt;125&lt;/RecNum&gt;&lt;DisplayText&gt;[15]&lt;/DisplayText&gt;&lt;record&gt;&lt;rec-number&gt;125&lt;/rec-number&gt;&lt;foreign-keys&gt;&lt;key app="EN" db-id="dx9e2te59a2xz4e2se9p0fsb20sr9v5t0wtz" timestamp="1711196958"&gt;125&lt;/key&gt;&lt;/foreign-keys&gt;&lt;ref-type name="Journal Article"&gt;17&lt;/ref-type&gt;&lt;contributors&gt;&lt;authors&gt;&lt;author&gt;Abdol Aziz, Rabiatul Adawiyah&lt;/author&gt;&lt;author&gt;Abd Karim, Siti Fatma&lt;/author&gt;&lt;author&gt;Rosli, Nor Asikin&lt;/author&gt;&lt;/authors&gt;&lt;/contributors&gt;&lt;titles&gt;&lt;title&gt;The effect of ph on zinc oxide nanoparticles characteristics synthesized from banana peel extract&lt;/title&gt;&lt;secondary-title&gt;Key Engineering Materials&lt;/secondary-title&gt;&lt;/titles&gt;&lt;periodical&gt;&lt;full-title&gt;Key Engineering Materials&lt;/full-title&gt;&lt;/periodical&gt;&lt;pages&gt;271-279&lt;/pages&gt;&lt;volume&gt;797&lt;/volume&gt;&lt;dates&gt;&lt;year&gt;2019&lt;/year&gt;&lt;/dates&gt;&lt;isbn&gt;1662-9795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5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4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1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9.39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bdol Aziz&lt;/Author&gt;&lt;Year&gt;2019&lt;/Year&gt;&lt;RecNum&gt;125&lt;/RecNum&gt;&lt;DisplayText&gt;[15]&lt;/DisplayText&gt;&lt;record&gt;&lt;rec-number&gt;125&lt;/rec-number&gt;&lt;foreign-keys&gt;&lt;key app="EN" db-id="dx9e2te59a2xz4e2se9p0fsb20sr9v5t0wtz" timestamp="1711196958"&gt;125&lt;/key&gt;&lt;/foreign-keys&gt;&lt;ref-type name="Journal Article"&gt;17&lt;/ref-type&gt;&lt;contributors&gt;&lt;authors&gt;&lt;author&gt;Abdol Aziz, Rabiatul Adawiyah&lt;/author&gt;&lt;author&gt;Abd Karim, Siti Fatma&lt;/author&gt;&lt;author&gt;Rosli, Nor Asikin&lt;/author&gt;&lt;/authors&gt;&lt;/contributors&gt;&lt;titles&gt;&lt;title&gt;The effect of ph on zinc oxide nanoparticles characteristics synthesized from banana peel extract&lt;/title&gt;&lt;secondary-title&gt;Key Engineering Materials&lt;/secondary-title&gt;&lt;/titles&gt;&lt;periodical&gt;&lt;full-title&gt;Key Engineering Materials&lt;/full-title&gt;&lt;/periodical&gt;&lt;pages&gt;271-279&lt;/pages&gt;&lt;volume&gt;797&lt;/volume&gt;&lt;dates&gt;&lt;year&gt;2019&lt;/year&gt;&lt;/dates&gt;&lt;isbn&gt;1662-9795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5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8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6.11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Sugihartono&lt;/Author&gt;&lt;Year&gt;2019&lt;/Year&gt;&lt;RecNum&gt;142&lt;/RecNum&gt;&lt;DisplayText&gt;[16]&lt;/DisplayText&gt;&lt;record&gt;&lt;rec-number&gt;142&lt;/rec-number&gt;&lt;foreign-keys&gt;&lt;key app="EN" db-id="dx9e2te59a2xz4e2se9p0fsb20sr9v5t0wtz" timestamp="1711602486"&gt;142&lt;/key&gt;&lt;/foreign-keys&gt;&lt;ref-type name="Conference Proceedings"&gt;10&lt;/ref-type&gt;&lt;contributors&gt;&lt;authors&gt;&lt;author&gt;Sugihartono, Iwan&lt;/author&gt;&lt;author&gt;Retnoningtyas, Atika&lt;/author&gt;&lt;author&gt;Rustana, Cecep&lt;/author&gt;&lt;author&gt;Umiatin, Umiatin&lt;/author&gt;&lt;author&gt;Yudasari, Nurfina&lt;/author&gt;&lt;author&gt;Isnaeni, Isnaeni&lt;/author&gt;&lt;author&gt;Imawan, Cuk&lt;/author&gt;&lt;author&gt;Kurniadewi, Fera&lt;/author&gt;&lt;/authors&gt;&lt;/contributors&gt;&lt;titles&gt;&lt;title&gt;The influence of calcination temperature on optical properties of ZnO nanoparticles&lt;/title&gt;&lt;secondary-title&gt;AIP Conference Proceedings&lt;/secondary-title&gt;&lt;/titles&gt;&lt;volume&gt;2169&lt;/volume&gt;&lt;number&gt;1&lt;/number&gt;&lt;dates&gt;&lt;year&gt;2019&lt;/year&gt;&lt;/dates&gt;&lt;publisher&gt;AIP Publishing&lt;/publisher&gt;&lt;isbn&gt;0094-243X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6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01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1.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F114A7" w:rsidP="00F114A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lzahrani&lt;/Author&gt;&lt;Year&gt;2022&lt;/Year&gt;&lt;RecNum&gt;143&lt;/RecNum&gt;&lt;DisplayText&gt;[17]&lt;/DisplayText&gt;&lt;record&gt;&lt;rec-number&gt;143&lt;/rec-number&gt;&lt;foreign-keys&gt;&lt;key app="EN" db-id="dx9e2te59a2xz4e2se9p0fsb20sr9v5t0wtz" timestamp="1711602548"&gt;143&lt;/key&gt;&lt;/foreign-keys&gt;&lt;ref-type name="Journal Article"&gt;17&lt;/ref-type&gt;&lt;contributors&gt;&lt;authors&gt;&lt;author&gt;Alzahrani, Jamila S&lt;/author&gt;&lt;author&gt;Midala, Ishaku Hamidu&lt;/author&gt;&lt;author&gt;Kamari, Halimah Mohammed&lt;/author&gt;&lt;author&gt;Al-Hada, Naif Mohammed&lt;/author&gt;&lt;author&gt;Tim, Chan Kar&lt;/author&gt;&lt;author&gt;Nidzam, Nazirul Nazrin Shahrol&lt;/author&gt;&lt;author&gt;Alrowaili, ZA&lt;/author&gt;&lt;author&gt;Al-Buriahi, MS&lt;/author&gt;&lt;/authors&gt;&lt;/contributors&gt;&lt;titles&gt;&lt;title&gt;Effect of calcination temperature on the structural and optical properties of (ZnO) 0.8 (ZrO2) 0.2 nanoparticles&lt;/title&gt;&lt;secondary-title&gt;Journal of Inorganic and Organometallic Polymers and Materials&lt;/secondary-title&gt;&lt;/titles&gt;&lt;periodical&gt;&lt;full-title&gt;Journal of Inorganic and Organometallic Polymers and Materials&lt;/full-title&gt;&lt;/periodical&gt;&lt;pages&gt;1755-1765&lt;/pages&gt;&lt;volume&gt;32&lt;/volume&gt;&lt;number&gt;5&lt;/number&gt;&lt;dates&gt;&lt;year&gt;2022&lt;/year&gt;&lt;/dates&gt;&lt;isbn&gt;1574-1443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7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3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4.24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lzahrani&lt;/Author&gt;&lt;Year&gt;2022&lt;/Year&gt;&lt;RecNum&gt;143&lt;/RecNum&gt;&lt;DisplayText&gt;[17]&lt;/DisplayText&gt;&lt;record&gt;&lt;rec-number&gt;143&lt;/rec-number&gt;&lt;foreign-keys&gt;&lt;key app="EN" db-id="dx9e2te59a2xz4e2se9p0fsb20sr9v5t0wtz" timestamp="1711602548"&gt;143&lt;/key&gt;&lt;/foreign-keys&gt;&lt;ref-type name="Journal Article"&gt;17&lt;/ref-type&gt;&lt;contributors&gt;&lt;authors&gt;&lt;author&gt;Alzahrani, Jamila S&lt;/author&gt;&lt;author&gt;Midala, Ishaku Hamidu&lt;/author&gt;&lt;author&gt;Kamari, Halimah Mohammed&lt;/author&gt;&lt;author&gt;Al-Hada, Naif Mohammed&lt;/author&gt;&lt;author&gt;Tim, Chan Kar&lt;/author&gt;&lt;author&gt;Nidzam, Nazirul Nazrin Shahrol&lt;/author&gt;&lt;author&gt;Alrowaili, ZA&lt;/author&gt;&lt;author&gt;Al-Buriahi, MS&lt;/author&gt;&lt;/authors&gt;&lt;/contributors&gt;&lt;titles&gt;&lt;title&gt;Effect of calcination temperature on the structural and optical properties of (ZnO) 0.8 (ZrO2) 0.2 nanoparticles&lt;/title&gt;&lt;secondary-title&gt;Journal of Inorganic and Organometallic Polymers and Materials&lt;/secondary-title&gt;&lt;/titles&gt;&lt;periodical&gt;&lt;full-title&gt;Journal of Inorganic and Organometallic Polymers and Materials&lt;/full-title&gt;&lt;/periodical&gt;&lt;pages&gt;1755-1765&lt;/pages&gt;&lt;volume&gt;32&lt;/volume&gt;&lt;number&gt;5&lt;/number&gt;&lt;dates&gt;&lt;year&gt;2022&lt;/year&gt;&lt;/dates&gt;&lt;isbn&gt;1574-1443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7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4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6.2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lzahrani&lt;/Author&gt;&lt;Year&gt;2022&lt;/Year&gt;&lt;RecNum&gt;143&lt;/RecNum&gt;&lt;DisplayText&gt;[17]&lt;/DisplayText&gt;&lt;record&gt;&lt;rec-number&gt;143&lt;/rec-number&gt;&lt;foreign-keys&gt;&lt;key app="EN" db-id="dx9e2te59a2xz4e2se9p0fsb20sr9v5t0wtz" timestamp="1711602548"&gt;143&lt;/key&gt;&lt;/foreign-keys&gt;&lt;ref-type name="Journal Article"&gt;17&lt;/ref-type&gt;&lt;contributors&gt;&lt;authors&gt;&lt;author&gt;Alzahrani, Jamila S&lt;/author&gt;&lt;author&gt;Midala, Ishaku Hamidu&lt;/author&gt;&lt;author&gt;Kamari, Halimah Mohammed&lt;/author&gt;&lt;author&gt;Al-Hada, Naif Mohammed&lt;/author&gt;&lt;author&gt;Tim, Chan Kar&lt;/author&gt;&lt;author&gt;Nidzam, Nazirul Nazrin Shahrol&lt;/author&gt;&lt;author&gt;Alrowaili, ZA&lt;/author&gt;&lt;author&gt;Al-Buriahi, MS&lt;/author&gt;&lt;/authors&gt;&lt;/contributors&gt;&lt;titles&gt;&lt;title&gt;Effect of calcination temperature on the structural and optical properties of (ZnO) 0.8 (ZrO2) 0.2 nanoparticles&lt;/title&gt;&lt;secondary-title&gt;Journal of Inorganic and Organometallic Polymers and Materials&lt;/secondary-title&gt;&lt;/titles&gt;&lt;periodical&gt;&lt;full-title&gt;Journal of Inorganic and Organometallic Polymers and Materials&lt;/full-title&gt;&lt;/periodical&gt;&lt;pages&gt;1755-1765&lt;/pages&gt;&lt;volume&gt;32&lt;/volume&gt;&lt;number&gt;5&lt;/number&gt;&lt;dates&gt;&lt;year&gt;2022&lt;/year&gt;&lt;/dates&gt;&lt;isbn&gt;1574-1443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7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2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8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ayani&lt;/Author&gt;&lt;Year&gt;2015&lt;/Year&gt;&lt;RecNum&gt;144&lt;/RecNum&gt;&lt;DisplayText&gt;[18]&lt;/DisplayText&gt;&lt;record&gt;&lt;rec-number&gt;144&lt;/rec-number&gt;&lt;foreign-keys&gt;&lt;key app="EN" db-id="dx9e2te59a2xz4e2se9p0fsb20sr9v5t0wtz" timestamp="1711602631"&gt;144&lt;/key&gt;&lt;/foreign-keys&gt;&lt;ref-type name="Journal Article"&gt;17&lt;/ref-type&gt;&lt;contributors&gt;&lt;authors&gt;&lt;author&gt;Kayani, Zohra Nazir&lt;/author&gt;&lt;author&gt;Saleemi, Farhat&lt;/author&gt;&lt;author&gt;Batool, Iffat&lt;/author&gt;&lt;/authors&gt;&lt;/contributors&gt;&lt;titles&gt;&lt;title&gt;Effect of calcination temperature on the properties of ZnO nanoparticles&lt;/title&gt;&lt;secondary-title&gt;Applied Physics A&lt;/secondary-title&gt;&lt;/titles&gt;&lt;periodical&gt;&lt;full-title&gt;Applied Physics A&lt;/full-title&gt;&lt;/periodical&gt;&lt;pages&gt;713-720&lt;/pages&gt;&lt;volume&gt;119&lt;/volume&gt;&lt;dates&gt;&lt;year&gt;2015&lt;/year&gt;&lt;/dates&gt;&lt;isbn&gt;0947-8396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3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3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6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5.8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ayani&lt;/Author&gt;&lt;Year&gt;2015&lt;/Year&gt;&lt;RecNum&gt;144&lt;/RecNum&gt;&lt;DisplayText&gt;[18]&lt;/DisplayText&gt;&lt;record&gt;&lt;rec-number&gt;144&lt;/rec-number&gt;&lt;foreign-keys&gt;&lt;key app="EN" db-id="dx9e2te59a2xz4e2se9p0fsb20sr9v5t0wtz" timestamp="1711602631"&gt;144&lt;/key&gt;&lt;/foreign-keys&gt;&lt;ref-type name="Journal Article"&gt;17&lt;/ref-type&gt;&lt;contributors&gt;&lt;authors&gt;&lt;author&gt;Kayani, Zohra Nazir&lt;/author&gt;&lt;author&gt;Saleemi, Farhat&lt;/author&gt;&lt;author&gt;Batool, Iffat&lt;/author&gt;&lt;/authors&gt;&lt;/contributors&gt;&lt;titles&gt;&lt;title&gt;Effect of calcination temperature on the properties of ZnO nanoparticles&lt;/title&gt;&lt;secondary-title&gt;Applied Physics A&lt;/secondary-title&gt;&lt;/titles&gt;&lt;periodical&gt;&lt;full-title&gt;Applied Physics A&lt;/full-title&gt;&lt;/periodical&gt;&lt;pages&gt;713-720&lt;/pages&gt;&lt;volume&gt;119&lt;/volume&gt;&lt;dates&gt;&lt;year&gt;2015&lt;/year&gt;&lt;/dates&gt;&lt;isbn&gt;0947-8396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5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3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6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8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Wang&lt;/Author&gt;&lt;Year&gt;2021&lt;/Year&gt;&lt;RecNum&gt;145&lt;/RecNum&gt;&lt;DisplayText&gt;[19]&lt;/DisplayText&gt;&lt;record&gt;&lt;rec-number&gt;145&lt;/rec-number&gt;&lt;foreign-keys&gt;&lt;key app="EN" db-id="dx9e2te59a2xz4e2se9p0fsb20sr9v5t0wtz" timestamp="1711602771"&gt;145&lt;/key&gt;&lt;/foreign-keys&gt;&lt;ref-type name="Journal Article"&gt;17&lt;/ref-type&gt;&lt;contributors&gt;&lt;authors&gt;&lt;author&gt;Wang, Ying&lt;/author&gt;&lt;author&gt;Yang, Chuanxi&lt;/author&gt;&lt;author&gt;Liu, Yonglin&lt;/author&gt;&lt;author&gt;Fan, Yuqi&lt;/author&gt;&lt;author&gt;Dang, Feng&lt;/author&gt;&lt;author&gt;Qiu, Yang&lt;/author&gt;&lt;author&gt;Zhou, Huimin&lt;/author&gt;&lt;author&gt;Wang, Weiliang&lt;/author&gt;&lt;author&gt;Liu, Yuzhen&lt;/author&gt;&lt;/authors&gt;&lt;/contributors&gt;&lt;titles&gt;&lt;title&gt;Solvothermal synthesis of ZnO nanoparticles for photocatalytic degradation of methyl orange and p-nitrophenol&lt;/title&gt;&lt;secondary-title&gt;Water&lt;/secondary-title&gt;&lt;/titles&gt;&lt;periodical&gt;&lt;full-title&gt;Water&lt;/full-title&gt;&lt;/periodical&gt;&lt;pages&gt;3224&lt;/pages&gt;&lt;volume&gt;13&lt;/volume&gt;&lt;number&gt;22&lt;/number&gt;&lt;dates&gt;&lt;year&gt;2021&lt;/year&gt;&lt;/dates&gt;&lt;isbn&gt;2073-4441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19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.99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2.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Widiyastuti&lt;/Author&gt;&lt;Year&gt;2017&lt;/Year&gt;&lt;RecNum&gt;149&lt;/RecNum&gt;&lt;DisplayText&gt;[20]&lt;/DisplayText&gt;&lt;record&gt;&lt;rec-number&gt;149&lt;/rec-number&gt;&lt;foreign-keys&gt;&lt;key app="EN" db-id="dx9e2te59a2xz4e2se9p0fsb20sr9v5t0wtz" timestamp="1711782672"&gt;149&lt;/key&gt;&lt;/foreign-keys&gt;&lt;ref-type name="Journal Article"&gt;17&lt;/ref-type&gt;&lt;contributors&gt;&lt;authors&gt;&lt;author&gt;Widiyastuti, Widiyastuti&lt;/author&gt;&lt;author&gt;Machmudaha, Siti&lt;/author&gt;&lt;author&gt;Nurtonoa, Tantular&lt;/author&gt;&lt;author&gt;Winardia, Sugeng&lt;/author&gt;&lt;author&gt;Balgisb, Ratna&lt;/author&gt;&lt;author&gt;Ogib, Takashi&lt;/author&gt;&lt;author&gt;Okuyamab, Kikuo&lt;/author&gt;&lt;/authors&gt;&lt;/contributors&gt;&lt;titles&gt;&lt;title&gt;Morphology and Optical Properties of Zinc Oxide Nanoparticles Synthesised by Solvothermal Method&lt;/title&gt;&lt;secondary-title&gt;CHEMICAL ENGINEERING&lt;/secondary-title&gt;&lt;/titles&gt;&lt;periodical&gt;&lt;full-title&gt;CHEMICAL ENGINEERING&lt;/full-title&gt;&lt;/periodical&gt;&lt;volume&gt;56&lt;/volume&gt;&lt;dates&gt;&lt;year&gt;2017&lt;/year&gt;&lt;/dates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20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.9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4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8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alam&lt;/Author&gt;&lt;Year&gt;2022&lt;/Year&gt;&lt;RecNum&gt;151&lt;/RecNum&gt;&lt;DisplayText&gt;[21]&lt;/DisplayText&gt;&lt;record&gt;&lt;rec-number&gt;151&lt;/rec-number&gt;&lt;foreign-keys&gt;&lt;key app="EN" db-id="dx9e2te59a2xz4e2se9p0fsb20sr9v5t0wtz" timestamp="1711782824"&gt;151&lt;/key&gt;&lt;/foreign-keys&gt;&lt;ref-type name="Journal Article"&gt;17&lt;/ref-type&gt;&lt;contributors&gt;&lt;authors&gt;&lt;author&gt;Kalam, A&lt;/author&gt;&lt;author&gt;Allami, SAS&lt;/author&gt;&lt;author&gt;Al-Sehemi, AG&lt;/author&gt;&lt;author&gt;Assiri, MA&lt;/author&gt;&lt;author&gt;Yadav, P&lt;/author&gt;&lt;/authors&gt;&lt;/contributors&gt;&lt;titles&gt;&lt;title&gt;Effect of stabilizer on optical band gap of ZnO and their performance in dye-sensitized solar cells&lt;/title&gt;&lt;secondary-title&gt;Bulletin of the Chemical Society of Ethiopia&lt;/secondary-title&gt;&lt;/titles&gt;&lt;periodical&gt;&lt;full-title&gt;Bulletin of the Chemical Society of Ethiopia&lt;/full-title&gt;&lt;/periodical&gt;&lt;pages&gt;209-222&lt;/pages&gt;&lt;volume&gt;36&lt;/volume&gt;&lt;number&gt;1&lt;/number&gt;&lt;dates&gt;&lt;year&gt;2022&lt;/year&gt;&lt;/dates&gt;&lt;isbn&gt;1726-801X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21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.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Barrera&lt;/Author&gt;&lt;Year&gt;2020&lt;/Year&gt;&lt;RecNum&gt;152&lt;/RecNum&gt;&lt;DisplayText&gt;[22]&lt;/DisplayText&gt;&lt;record&gt;&lt;rec-number&gt;152&lt;/rec-number&gt;&lt;foreign-keys&gt;&lt;key app="EN" db-id="dx9e2te59a2xz4e2se9p0fsb20sr9v5t0wtz" timestamp="1711782916"&gt;152&lt;/key&gt;&lt;/foreign-keys&gt;&lt;ref-type name="Journal Article"&gt;17&lt;/ref-type&gt;&lt;contributors&gt;&lt;authors&gt;&lt;author&gt;Barrera, Daniela&lt;/author&gt;&lt;author&gt;Pino, Natalia&lt;/author&gt;&lt;author&gt;López, Diana&lt;/author&gt;&lt;author&gt;Buitrago-Sierra, Robison&lt;/author&gt;&lt;/authors&gt;&lt;/contributors&gt;&lt;titles&gt;&lt;title&gt;Reliable preparation of ZnO nanoparticles by different synthesis methods for bactericidal applications&lt;/title&gt;&lt;secondary-title&gt;Advances in Natural Sciences: Nanoscience and Nanotechnology&lt;/secondary-title&gt;&lt;/titles&gt;&lt;periodical&gt;&lt;full-title&gt;Advances in Natural Sciences: Nanoscience and Nanotechnology&lt;/full-title&gt;&lt;/periodical&gt;&lt;pages&gt;025015&lt;/pages&gt;&lt;volume&gt;11&lt;/volume&gt;&lt;number&gt;2&lt;/number&gt;&lt;dates&gt;&lt;year&gt;2020&lt;/year&gt;&lt;/dates&gt;&lt;isbn&gt;2043-626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22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49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5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9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8.79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Barrera&lt;/Author&gt;&lt;Year&gt;2020&lt;/Year&gt;&lt;RecNum&gt;152&lt;/RecNum&gt;&lt;DisplayText&gt;[22]&lt;/DisplayText&gt;&lt;record&gt;&lt;rec-number&gt;152&lt;/rec-number&gt;&lt;foreign-keys&gt;&lt;key app="EN" db-id="dx9e2te59a2xz4e2se9p0fsb20sr9v5t0wtz" timestamp="1711782916"&gt;152&lt;/key&gt;&lt;/foreign-keys&gt;&lt;ref-type name="Journal Article"&gt;17&lt;/ref-type&gt;&lt;contributors&gt;&lt;authors&gt;&lt;author&gt;Barrera, Daniela&lt;/author&gt;&lt;author&gt;Pino, Natalia&lt;/author&gt;&lt;author&gt;López, Diana&lt;/author&gt;&lt;author&gt;Buitrago-Sierra, Robison&lt;/author&gt;&lt;/authors&gt;&lt;/contributors&gt;&lt;titles&gt;&lt;title&gt;Reliable preparation of ZnO nanoparticles by different synthesis methods for bactericidal applications&lt;/title&gt;&lt;secondary-title&gt;Advances in Natural Sciences: Nanoscience and Nanotechnology&lt;/secondary-title&gt;&lt;/titles&gt;&lt;periodical&gt;&lt;full-title&gt;Advances in Natural Sciences: Nanoscience and Nanotechnology&lt;/full-title&gt;&lt;/periodical&gt;&lt;pages&gt;025015&lt;/pages&gt;&lt;volume&gt;11&lt;/volume&gt;&lt;number&gt;2&lt;/number&gt;&lt;dates&gt;&lt;year&gt;2020&lt;/year&gt;&lt;/dates&gt;&lt;isbn&gt;2043-626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22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88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5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9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.28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Biron&lt;/Author&gt;&lt;Year&gt;2020&lt;/Year&gt;&lt;RecNum&gt;153&lt;/RecNum&gt;&lt;DisplayText&gt;[23]&lt;/DisplayText&gt;&lt;record&gt;&lt;rec-number&gt;153&lt;/rec-number&gt;&lt;foreign-keys&gt;&lt;key app="EN" db-id="dx9e2te59a2xz4e2se9p0fsb20sr9v5t0wtz" timestamp="1711782994"&gt;153&lt;/key&gt;&lt;/foreign-keys&gt;&lt;ref-type name="Journal Article"&gt;17&lt;/ref-type&gt;&lt;contributors&gt;&lt;authors&gt;&lt;author&gt;Biron, Dionisio da Silva&lt;/author&gt;&lt;author&gt;Santos, Venina dos&lt;/author&gt;&lt;author&gt;Bergmann, Carlos Pérez&lt;/author&gt;&lt;/authors&gt;&lt;/contributors&gt;&lt;titles&gt;&lt;title&gt;Synthesis and characterization of zinc oxide obtained by combining zinc nitrate with sodium hydroxide in polyol medium&lt;/title&gt;&lt;secondary-title&gt;Materials Research&lt;/secondary-title&gt;&lt;/titles&gt;&lt;periodical&gt;&lt;full-title&gt;Materials Research&lt;/full-title&gt;&lt;/periodical&gt;&lt;pages&gt;e20200080&lt;/pages&gt;&lt;volume&gt;23&lt;/volume&gt;&lt;dates&gt;&lt;year&gt;2020&lt;/year&gt;&lt;/dates&gt;&lt;isbn&gt;1516-1439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23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3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4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6.2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iddya&lt;/Author&gt;&lt;Year&gt;2014&lt;/Year&gt;&lt;RecNum&gt;155&lt;/RecNum&gt;&lt;DisplayText&gt;[24]&lt;/DisplayText&gt;&lt;record&gt;&lt;rec-number&gt;155&lt;/rec-number&gt;&lt;foreign-keys&gt;&lt;key app="EN" db-id="dx9e2te59a2xz4e2se9p0fsb20sr9v5t0wtz" timestamp="1711783115"&gt;155&lt;/key&gt;&lt;/foreign-keys&gt;&lt;ref-type name="Journal Article"&gt;17&lt;/ref-type&gt;&lt;contributors&gt;&lt;authors&gt;&lt;author&gt;Middya, Somnath&lt;/author&gt;&lt;author&gt;Layek, Animesh&lt;/author&gt;&lt;author&gt;Dey, Arka&lt;/author&gt;&lt;author&gt;Datta, Joydeep&lt;/author&gt;&lt;author&gt;Das, Mrinmay&lt;/author&gt;&lt;author&gt;Banerjee, Chandan&lt;/author&gt;&lt;author&gt;Ray, Partha Pratim&lt;/author&gt;&lt;/authors&gt;&lt;/contributors&gt;&lt;titles&gt;&lt;title&gt;Role of zinc oxide nanomorphology on Schottky diode properties&lt;/title&gt;&lt;secondary-title&gt;Chemical Physics Letters&lt;/secondary-title&gt;&lt;/titles&gt;&lt;periodical&gt;&lt;full-title&gt;Chemical Physics Letters&lt;/full-title&gt;&lt;/periodical&gt;&lt;pages&gt;39-44&lt;/pages&gt;&lt;volume&gt;610&lt;/volume&gt;&lt;dates&gt;&lt;year&gt;2014&lt;/year&gt;&lt;/dates&gt;&lt;isbn&gt;0009-2614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24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6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8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6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Talebian&lt;/Author&gt;&lt;Year&gt;2013&lt;/Year&gt;&lt;RecNum&gt;156&lt;/RecNum&gt;&lt;DisplayText&gt;[25]&lt;/DisplayText&gt;&lt;record&gt;&lt;rec-number&gt;156&lt;/rec-number&gt;&lt;foreign-keys&gt;&lt;key app="EN" db-id="dx9e2te59a2xz4e2se9p0fsb20sr9v5t0wtz" timestamp="1711783206"&gt;156&lt;/key&gt;&lt;/foreign-keys&gt;&lt;ref-type name="Journal Article"&gt;17&lt;/ref-type&gt;&lt;contributors&gt;&lt;authors&gt;&lt;author&gt;Talebian, Nasrin&lt;/author&gt;&lt;author&gt;Amininezhad, Seyedeh Matin&lt;/author&gt;&lt;author&gt;Doudi, Monir&lt;/author&gt;&lt;/authors&gt;&lt;/contributors&gt;&lt;titles&gt;&lt;title&gt;Controllable synthesis of ZnO nanoparticles and their morphology-dependent antibacterial and optical properties&lt;/title&gt;&lt;secondary-title&gt;Journal of Photochemistry and Photobiology B: Biology&lt;/secondary-title&gt;&lt;/titles&gt;&lt;periodical&gt;&lt;full-title&gt;Journal of Photochemistry and Photobiology B: Biology&lt;/full-title&gt;&lt;/periodical&gt;&lt;pages&gt;66-73&lt;/pages&gt;&lt;volume&gt;120&lt;/volume&gt;&lt;dates&gt;&lt;year&gt;2013&lt;/year&gt;&lt;/dates&gt;&lt;isbn&gt;1011-1344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25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7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7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5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8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9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Lian&lt;/Author&gt;&lt;Year&gt;2012&lt;/Year&gt;&lt;RecNum&gt;157&lt;/RecNum&gt;&lt;DisplayText&gt;[26]&lt;/DisplayText&gt;&lt;record&gt;&lt;rec-number&gt;157&lt;/rec-number&gt;&lt;foreign-keys&gt;&lt;key app="EN" db-id="dx9e2te59a2xz4e2se9p0fsb20sr9v5t0wtz" timestamp="1711783285"&gt;157&lt;/key&gt;&lt;/foreign-keys&gt;&lt;ref-type name="Journal Article"&gt;17&lt;/ref-type&gt;&lt;contributors&gt;&lt;authors&gt;&lt;author&gt;Lian, Jiabiao&lt;/author&gt;&lt;author&gt;Liang, Yao&lt;/author&gt;&lt;author&gt;Kwong, Fung-luen&lt;/author&gt;&lt;author&gt;Ding, Zhimin&lt;/author&gt;&lt;author&gt;Ng, Dickon HL&lt;/author&gt;&lt;/authors&gt;&lt;/contributors&gt;&lt;titles&gt;&lt;title&gt;Template-free solvothermal synthesis of ZnO nanoparticles with controllable size and their size-dependent optical properties&lt;/title&gt;&lt;secondary-title&gt;Materials letters&lt;/secondary-title&gt;&lt;/titles&gt;&lt;periodical&gt;&lt;full-title&gt;Materials letters&lt;/full-title&gt;&lt;/periodical&gt;&lt;pages&gt;318-320&lt;/pages&gt;&lt;volume&gt;66&lt;/volume&gt;&lt;number&gt;1&lt;/number&gt;&lt;dates&gt;&lt;year&gt;2012&lt;/year&gt;&lt;/dates&gt;&lt;isbn&gt;0167-577X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26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86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5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3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.2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Lian&lt;/Author&gt;&lt;Year&gt;2012&lt;/Year&gt;&lt;RecNum&gt;157&lt;/RecNum&gt;&lt;DisplayText&gt;[26]&lt;/DisplayText&gt;&lt;record&gt;&lt;rec-number&gt;157&lt;/rec-number&gt;&lt;foreign-keys&gt;&lt;key app="EN" db-id="dx9e2te59a2xz4e2se9p0fsb20sr9v5t0wtz" timestamp="1711783285"&gt;157&lt;/key&gt;&lt;/foreign-keys&gt;&lt;ref-type name="Journal Article"&gt;17&lt;/ref-type&gt;&lt;contributors&gt;&lt;authors&gt;&lt;author&gt;Lian, Jiabiao&lt;/author&gt;&lt;author&gt;Liang, Yao&lt;/author&gt;&lt;author&gt;Kwong, Fung-luen&lt;/author&gt;&lt;author&gt;Ding, Zhimin&lt;/author&gt;&lt;author&gt;Ng, Dickon HL&lt;/author&gt;&lt;/authors&gt;&lt;/contributors&gt;&lt;titles&gt;&lt;title&gt;Template-free solvothermal synthesis of ZnO nanoparticles with controllable size and their size-dependent optical properties&lt;/title&gt;&lt;secondary-title&gt;Materials letters&lt;/secondary-title&gt;&lt;/titles&gt;&lt;periodical&gt;&lt;full-title&gt;Materials letters&lt;/full-title&gt;&lt;/periodical&gt;&lt;pages&gt;318-320&lt;/pages&gt;&lt;volume&gt;66&lt;/volume&gt;&lt;number&gt;1&lt;/number&gt;&lt;dates&gt;&lt;year&gt;2012&lt;/year&gt;&lt;/dates&gt;&lt;isbn&gt;0167-577X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26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401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5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3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8.9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Lian&lt;/Author&gt;&lt;Year&gt;2012&lt;/Year&gt;&lt;RecNum&gt;157&lt;/RecNum&gt;&lt;DisplayText&gt;[26]&lt;/DisplayText&gt;&lt;record&gt;&lt;rec-number&gt;157&lt;/rec-number&gt;&lt;foreign-keys&gt;&lt;key app="EN" db-id="dx9e2te59a2xz4e2se9p0fsb20sr9v5t0wtz" timestamp="1711783285"&gt;157&lt;/key&gt;&lt;/foreign-keys&gt;&lt;ref-type name="Journal Article"&gt;17&lt;/ref-type&gt;&lt;contributors&gt;&lt;authors&gt;&lt;author&gt;Lian, Jiabiao&lt;/author&gt;&lt;author&gt;Liang, Yao&lt;/author&gt;&lt;author&gt;Kwong, Fung-luen&lt;/author&gt;&lt;author&gt;Ding, Zhimin&lt;/author&gt;&lt;author&gt;Ng, Dickon HL&lt;/author&gt;&lt;/authors&gt;&lt;/contributors&gt;&lt;titles&gt;&lt;title&gt;Template-free solvothermal synthesis of ZnO nanoparticles with controllable size and their size-dependent optical properties&lt;/title&gt;&lt;secondary-title&gt;Materials letters&lt;/secondary-title&gt;&lt;/titles&gt;&lt;periodical&gt;&lt;full-title&gt;Materials letters&lt;/full-title&gt;&lt;/periodical&gt;&lt;pages&gt;318-320&lt;/pages&gt;&lt;volume&gt;66&lt;/volume&gt;&lt;number&gt;1&lt;/number&gt;&lt;dates&gt;&lt;year&gt;2012&lt;/year&gt;&lt;/dates&gt;&lt;isbn&gt;0167-577X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26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408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5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3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4.7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otelica&lt;/Author&gt;&lt;Year&gt;2022&lt;/Year&gt;&lt;RecNum&gt;158&lt;/RecNum&gt;&lt;DisplayText&gt;[27]&lt;/DisplayText&gt;&lt;record&gt;&lt;rec-number&gt;158&lt;/rec-number&gt;&lt;foreign-keys&gt;&lt;key app="EN" db-id="dx9e2te59a2xz4e2se9p0fsb20sr9v5t0wtz" timestamp="1711952941"&gt;158&lt;/key&gt;&lt;/foreign-keys&gt;&lt;ref-type name="Journal Article"&gt;17&lt;/ref-type&gt;&lt;contributors&gt;&lt;authors&gt;&lt;author&gt;Motelica, Ludmila&lt;/author&gt;&lt;author&gt;Vasile, Bogdan-Stefan&lt;/author&gt;&lt;author&gt;Ficai, Anton&lt;/author&gt;&lt;author&gt;Surdu, Adrian-Vasile&lt;/author&gt;&lt;author&gt;Ficai, Denisa&lt;/author&gt;&lt;author&gt;Oprea, Ovidiu-Cristian&lt;/author&gt;&lt;author&gt;Andronescu, Ecaterina&lt;/author&gt;&lt;author&gt;Jinga, Dan Corneliu&lt;/author&gt;&lt;author&gt;Holban, Alina Maria&lt;/author&gt;&lt;/authors&gt;&lt;/contributors&gt;&lt;titles&gt;&lt;title&gt;Influence of the alcohols on the zno synthesis and its properties: The photocatalytic and antimicrobial activities&lt;/title&gt;&lt;secondary-title&gt;Pharmaceutics&lt;/secondary-title&gt;&lt;/titles&gt;&lt;periodical&gt;&lt;full-title&gt;Pharmaceutics&lt;/full-title&gt;&lt;/periodical&gt;&lt;pages&gt;2842&lt;/pages&gt;&lt;volume&gt;14&lt;/volume&gt;&lt;number&gt;12&lt;/number&gt;&lt;dates&gt;&lt;year&gt;2022&lt;/year&gt;&lt;/dates&gt;&lt;isbn&gt;1999-4923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27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46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5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5.5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otelica&lt;/Author&gt;&lt;Year&gt;2022&lt;/Year&gt;&lt;RecNum&gt;158&lt;/RecNum&gt;&lt;DisplayText&gt;[27]&lt;/DisplayText&gt;&lt;record&gt;&lt;rec-number&gt;158&lt;/rec-number&gt;&lt;foreign-keys&gt;&lt;key app="EN" db-id="dx9e2te59a2xz4e2se9p0fsb20sr9v5t0wtz" timestamp="1711952941"&gt;158&lt;/key&gt;&lt;/foreign-keys&gt;&lt;ref-type name="Journal Article"&gt;17&lt;/ref-type&gt;&lt;contributors&gt;&lt;authors&gt;&lt;author&gt;Motelica, Ludmila&lt;/author&gt;&lt;author&gt;Vasile, Bogdan-Stefan&lt;/author&gt;&lt;author&gt;Ficai, Anton&lt;/author&gt;&lt;author&gt;Surdu, Adrian-Vasile&lt;/author&gt;&lt;author&gt;Ficai, Denisa&lt;/author&gt;&lt;author&gt;Oprea, Ovidiu-Cristian&lt;/author&gt;&lt;author&gt;Andronescu, Ecaterina&lt;/author&gt;&lt;author&gt;Jinga, Dan Corneliu&lt;/author&gt;&lt;author&gt;Holban, Alina Maria&lt;/author&gt;&lt;/authors&gt;&lt;/contributors&gt;&lt;titles&gt;&lt;title&gt;Influence of the alcohols on the zno synthesis and its properties: The photocatalytic and antimicrobial activities&lt;/title&gt;&lt;secondary-title&gt;Pharmaceutics&lt;/secondary-title&gt;&lt;/titles&gt;&lt;periodical&gt;&lt;full-title&gt;Pharmaceutics&lt;/full-title&gt;&lt;/periodical&gt;&lt;pages&gt;2842&lt;/pages&gt;&lt;volume&gt;14&lt;/volume&gt;&lt;number&gt;12&lt;/number&gt;&lt;dates&gt;&lt;year&gt;2022&lt;/year&gt;&lt;/dates&gt;&lt;isbn&gt;1999-4923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27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67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5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2.0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Pimentel&lt;/Author&gt;&lt;Year&gt;2015&lt;/Year&gt;&lt;RecNum&gt;160&lt;/RecNum&gt;&lt;DisplayText&gt;[28]&lt;/DisplayText&gt;&lt;record&gt;&lt;rec-number&gt;160&lt;/rec-number&gt;&lt;foreign-keys&gt;&lt;key app="EN" db-id="dx9e2te59a2xz4e2se9p0fsb20sr9v5t0wtz" timestamp="1711953060"&gt;160&lt;/key&gt;&lt;/foreign-keys&gt;&lt;ref-type name="Journal Article"&gt;17&lt;/ref-type&gt;&lt;contributors&gt;&lt;authors&gt;&lt;author&gt;Pimentel, Ana&lt;/author&gt;&lt;author&gt;Rodrigues, Joana&lt;/author&gt;&lt;author&gt;Duarte, Paulo&lt;/author&gt;&lt;author&gt;Nunes, Daniela&lt;/author&gt;&lt;author&gt;Costa, FM&lt;/author&gt;&lt;author&gt;Monteiro, T&lt;/author&gt;&lt;author&gt;Martins, R&lt;/author&gt;&lt;author&gt;Fortunato, E&lt;/author&gt;&lt;/authors&gt;&lt;/contributors&gt;&lt;titles&gt;&lt;title&gt;Effect of solvents on ZnO nanostructures synthesized by solvothermal method assisted by microwave radiation: A photocatalytic study&lt;/title&gt;&lt;secondary-title&gt;Journal of Materials Science&lt;/secondary-title&gt;&lt;/titles&gt;&lt;periodical&gt;&lt;full-title&gt;Journal of materials science&lt;/full-title&gt;&lt;/periodical&gt;&lt;pages&gt;5777-5787&lt;/pages&gt;&lt;volume&gt;50&lt;/volume&gt;&lt;dates&gt;&lt;year&gt;2015&lt;/year&gt;&lt;/dates&gt;&lt;isbn&gt;0022-2461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2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42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1055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792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4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.02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Gherbi&lt;/Author&gt;&lt;Year&gt;2022&lt;/Year&gt;&lt;RecNum&gt;161&lt;/RecNum&gt;&lt;DisplayText&gt;[29]&lt;/DisplayText&gt;&lt;record&gt;&lt;rec-number&gt;161&lt;/rec-number&gt;&lt;foreign-keys&gt;&lt;key app="EN" db-id="dx9e2te59a2xz4e2se9p0fsb20sr9v5t0wtz" timestamp="1711953169"&gt;161&lt;/key&gt;&lt;/foreign-keys&gt;&lt;ref-type name="Journal Article"&gt;17&lt;/ref-type&gt;&lt;contributors&gt;&lt;authors&gt;&lt;author&gt;Gherbi, Bachir&lt;/author&gt;&lt;author&gt;Laouini, Salah Eddine&lt;/author&gt;&lt;author&gt;Meneceur, Souhaila&lt;/author&gt;&lt;author&gt;Bouafia, Abderrhmane&lt;/author&gt;&lt;author&gt;Hemmami, Hadia&lt;/author&gt;&lt;author&gt;Tedjani, Mohammed Laid&lt;/author&gt;&lt;author&gt;Thiripuranathar, Gobika&lt;/author&gt;&lt;author&gt;Barhoum, Ahmed&lt;/author&gt;&lt;author&gt;Menaa, Farid&lt;/author&gt;&lt;/authors&gt;&lt;/contributors&gt;&lt;titles&gt;&lt;title&gt;Effect of pH value on the bandgap energy and particles size for biosynthesis of ZnO nanoparticles: Efficiency for photocatalytic adsorption of methyl orange&lt;/title&gt;&lt;secondary-title&gt;Sustainability&lt;/secondary-title&gt;&lt;/titles&gt;&lt;periodical&gt;&lt;full-title&gt;Sustainability&lt;/full-title&gt;&lt;/periodical&gt;&lt;pages&gt;11300&lt;/pages&gt;&lt;volume&gt;14&lt;/volume&gt;&lt;number&gt;18&lt;/number&gt;&lt;dates&gt;&lt;year&gt;2022&lt;/year&gt;&lt;/dates&gt;&lt;isbn&gt;2071-1050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29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.97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7.38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Gherbi&lt;/Author&gt;&lt;Year&gt;2022&lt;/Year&gt;&lt;RecNum&gt;161&lt;/RecNum&gt;&lt;DisplayText&gt;[29]&lt;/DisplayText&gt;&lt;record&gt;&lt;rec-number&gt;161&lt;/rec-number&gt;&lt;foreign-keys&gt;&lt;key app="EN" db-id="dx9e2te59a2xz4e2se9p0fsb20sr9v5t0wtz" timestamp="1711953169"&gt;161&lt;/key&gt;&lt;/foreign-keys&gt;&lt;ref-type name="Journal Article"&gt;17&lt;/ref-type&gt;&lt;contributors&gt;&lt;authors&gt;&lt;author&gt;Gherbi, Bachir&lt;/author&gt;&lt;author&gt;Laouini, Salah Eddine&lt;/author&gt;&lt;author&gt;Meneceur, Souhaila&lt;/author&gt;&lt;author&gt;Bouafia, Abderrhmane&lt;/author&gt;&lt;author&gt;Hemmami, Hadia&lt;/author&gt;&lt;author&gt;Tedjani, Mohammed Laid&lt;/author&gt;&lt;author&gt;Thiripuranathar, Gobika&lt;/author&gt;&lt;author&gt;Barhoum, Ahmed&lt;/author&gt;&lt;author&gt;Menaa, Farid&lt;/author&gt;&lt;/authors&gt;&lt;/contributors&gt;&lt;titles&gt;&lt;title&gt;Effect of pH value on the bandgap energy and particles size for biosynthesis of ZnO nanoparticles: Efficiency for photocatalytic adsorption of methyl orange&lt;/title&gt;&lt;secondary-title&gt;Sustainability&lt;/secondary-title&gt;&lt;/titles&gt;&lt;periodical&gt;&lt;full-title&gt;Sustainability&lt;/full-title&gt;&lt;/periodical&gt;&lt;pages&gt;11300&lt;/pages&gt;&lt;volume&gt;14&lt;/volume&gt;&lt;number&gt;18&lt;/number&gt;&lt;dates&gt;&lt;year&gt;2022&lt;/year&gt;&lt;/dates&gt;&lt;isbn&gt;2071-1050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29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69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2.98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lastRenderedPageBreak/>
              <w:fldChar w:fldCharType="begin"/>
            </w:r>
            <w:r>
              <w:rPr>
                <w:sz w:val="18"/>
              </w:rPr>
              <w:instrText xml:space="preserve"> ADDIN EN.CITE &lt;EndNote&gt;&lt;Cite&gt;&lt;Author&gt;Gherbi&lt;/Author&gt;&lt;Year&gt;2022&lt;/Year&gt;&lt;RecNum&gt;161&lt;/RecNum&gt;&lt;DisplayText&gt;[29]&lt;/DisplayText&gt;&lt;record&gt;&lt;rec-number&gt;161&lt;/rec-number&gt;&lt;foreign-keys&gt;&lt;key app="EN" db-id="dx9e2te59a2xz4e2se9p0fsb20sr9v5t0wtz" timestamp="1711953169"&gt;161&lt;/key&gt;&lt;/foreign-keys&gt;&lt;ref-type name="Journal Article"&gt;17&lt;/ref-type&gt;&lt;contributors&gt;&lt;authors&gt;&lt;author&gt;Gherbi, Bachir&lt;/author&gt;&lt;author&gt;Laouini, Salah Eddine&lt;/author&gt;&lt;author&gt;Meneceur, Souhaila&lt;/author&gt;&lt;author&gt;Bouafia, Abderrhmane&lt;/author&gt;&lt;author&gt;Hemmami, Hadia&lt;/author&gt;&lt;author&gt;Tedjani, Mohammed Laid&lt;/author&gt;&lt;author&gt;Thiripuranathar, Gobika&lt;/author&gt;&lt;author&gt;Barhoum, Ahmed&lt;/author&gt;&lt;author&gt;Menaa, Farid&lt;/author&gt;&lt;/authors&gt;&lt;/contributors&gt;&lt;titles&gt;&lt;title&gt;Effect of pH value on the bandgap energy and particles size for biosynthesis of ZnO nanoparticles: Efficiency for photocatalytic adsorption of methyl orange&lt;/title&gt;&lt;secondary-title&gt;Sustainability&lt;/secondary-title&gt;&lt;/titles&gt;&lt;periodical&gt;&lt;full-title&gt;Sustainability&lt;/full-title&gt;&lt;/periodical&gt;&lt;pages&gt;11300&lt;/pages&gt;&lt;volume&gt;14&lt;/volume&gt;&lt;number&gt;18&lt;/number&gt;&lt;dates&gt;&lt;year&gt;2022&lt;/year&gt;&lt;/dates&gt;&lt;isbn&gt;2071-1050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29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9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9.5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.39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5B5589" w:rsidP="005B5589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Gherbi&lt;/Author&gt;&lt;Year&gt;2022&lt;/Year&gt;&lt;RecNum&gt;161&lt;/RecNum&gt;&lt;DisplayText&gt;[29]&lt;/DisplayText&gt;&lt;record&gt;&lt;rec-number&gt;161&lt;/rec-number&gt;&lt;foreign-keys&gt;&lt;key app="EN" db-id="dx9e2te59a2xz4e2se9p0fsb20sr9v5t0wtz" timestamp="1711953169"&gt;161&lt;/key&gt;&lt;/foreign-keys&gt;&lt;ref-type name="Journal Article"&gt;17&lt;/ref-type&gt;&lt;contributors&gt;&lt;authors&gt;&lt;author&gt;Gherbi, Bachir&lt;/author&gt;&lt;author&gt;Laouini, Salah Eddine&lt;/author&gt;&lt;author&gt;Meneceur, Souhaila&lt;/author&gt;&lt;author&gt;Bouafia, Abderrhmane&lt;/author&gt;&lt;author&gt;Hemmami, Hadia&lt;/author&gt;&lt;author&gt;Tedjani, Mohammed Laid&lt;/author&gt;&lt;author&gt;Thiripuranathar, Gobika&lt;/author&gt;&lt;author&gt;Barhoum, Ahmed&lt;/author&gt;&lt;author&gt;Menaa, Farid&lt;/author&gt;&lt;/authors&gt;&lt;/contributors&gt;&lt;titles&gt;&lt;title&gt;Effect of pH value on the bandgap energy and particles size for biosynthesis of ZnO nanoparticles: Efficiency for photocatalytic adsorption of methyl orange&lt;/title&gt;&lt;secondary-title&gt;Sustainability&lt;/secondary-title&gt;&lt;/titles&gt;&lt;periodical&gt;&lt;full-title&gt;Sustainability&lt;/full-title&gt;&lt;/periodical&gt;&lt;pages&gt;11300&lt;/pages&gt;&lt;volume&gt;14&lt;/volume&gt;&lt;number&gt;18&lt;/number&gt;&lt;dates&gt;&lt;year&gt;2022&lt;/year&gt;&lt;/dates&gt;&lt;isbn&gt;2071-1050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29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97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1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2.17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Sheikhi&lt;/Author&gt;&lt;Year&gt;2022&lt;/Year&gt;&lt;RecNum&gt;162&lt;/RecNum&gt;&lt;DisplayText&gt;[30]&lt;/DisplayText&gt;&lt;record&gt;&lt;rec-number&gt;162&lt;/rec-number&gt;&lt;foreign-keys&gt;&lt;key app="EN" db-id="dx9e2te59a2xz4e2se9p0fsb20sr9v5t0wtz" timestamp="1711953228"&gt;162&lt;/key&gt;&lt;/foreign-keys&gt;&lt;ref-type name="Journal Article"&gt;17&lt;/ref-type&gt;&lt;contributors&gt;&lt;authors&gt;&lt;author&gt;Sheikhi, Somayeh&lt;/author&gt;&lt;author&gt;Aliannezhadi, Maryam&lt;/author&gt;&lt;author&gt;Tehrani, Fatemeh Shariatmadar&lt;/author&gt;&lt;/authors&gt;&lt;/contributors&gt;&lt;titles&gt;&lt;title&gt;Effect of precursor material, pH, and aging on ZnO nanoparticles synthesized by one-step sol–gel method for photodynamic and photocatalytic applications&lt;/title&gt;&lt;secondary-title&gt;The European Physical Journal Plus&lt;/secondary-title&gt;&lt;/titles&gt;&lt;periodical&gt;&lt;full-title&gt;The European Physical Journal Plus&lt;/full-title&gt;&lt;/periodical&gt;&lt;pages&gt;60&lt;/pages&gt;&lt;volume&gt;137&lt;/volume&gt;&lt;number&gt;1&lt;/number&gt;&lt;dates&gt;&lt;year&gt;2022&lt;/year&gt;&lt;/dates&gt;&lt;isbn&gt;2190-5444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0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4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9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6.36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Sheikhi&lt;/Author&gt;&lt;Year&gt;2022&lt;/Year&gt;&lt;RecNum&gt;162&lt;/RecNum&gt;&lt;DisplayText&gt;[30]&lt;/DisplayText&gt;&lt;record&gt;&lt;rec-number&gt;162&lt;/rec-number&gt;&lt;foreign-keys&gt;&lt;key app="EN" db-id="dx9e2te59a2xz4e2se9p0fsb20sr9v5t0wtz" timestamp="1711953228"&gt;162&lt;/key&gt;&lt;/foreign-keys&gt;&lt;ref-type name="Journal Article"&gt;17&lt;/ref-type&gt;&lt;contributors&gt;&lt;authors&gt;&lt;author&gt;Sheikhi, Somayeh&lt;/author&gt;&lt;author&gt;Aliannezhadi, Maryam&lt;/author&gt;&lt;author&gt;Tehrani, Fatemeh Shariatmadar&lt;/author&gt;&lt;/authors&gt;&lt;/contributors&gt;&lt;titles&gt;&lt;title&gt;Effect of precursor material, pH, and aging on ZnO nanoparticles synthesized by one-step sol–gel method for photodynamic and photocatalytic applications&lt;/title&gt;&lt;secondary-title&gt;The European Physical Journal Plus&lt;/secondary-title&gt;&lt;/titles&gt;&lt;periodical&gt;&lt;full-title&gt;The European Physical Journal Plus&lt;/full-title&gt;&lt;/periodical&gt;&lt;pages&gt;60&lt;/pages&gt;&lt;volume&gt;137&lt;/volume&gt;&lt;number&gt;1&lt;/number&gt;&lt;dates&gt;&lt;year&gt;2022&lt;/year&gt;&lt;/dates&gt;&lt;isbn&gt;2190-5444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0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49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1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2.32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Sheikhi&lt;/Author&gt;&lt;Year&gt;2022&lt;/Year&gt;&lt;RecNum&gt;162&lt;/RecNum&gt;&lt;DisplayText&gt;[30]&lt;/DisplayText&gt;&lt;record&gt;&lt;rec-number&gt;162&lt;/rec-number&gt;&lt;foreign-keys&gt;&lt;key app="EN" db-id="dx9e2te59a2xz4e2se9p0fsb20sr9v5t0wtz" timestamp="1711953228"&gt;162&lt;/key&gt;&lt;/foreign-keys&gt;&lt;ref-type name="Journal Article"&gt;17&lt;/ref-type&gt;&lt;contributors&gt;&lt;authors&gt;&lt;author&gt;Sheikhi, Somayeh&lt;/author&gt;&lt;author&gt;Aliannezhadi, Maryam&lt;/author&gt;&lt;author&gt;Tehrani, Fatemeh Shariatmadar&lt;/author&gt;&lt;/authors&gt;&lt;/contributors&gt;&lt;titles&gt;&lt;title&gt;Effect of precursor material, pH, and aging on ZnO nanoparticles synthesized by one-step sol–gel method for photodynamic and photocatalytic applications&lt;/title&gt;&lt;secondary-title&gt;The European Physical Journal Plus&lt;/secondary-title&gt;&lt;/titles&gt;&lt;periodical&gt;&lt;full-title&gt;The European Physical Journal Plus&lt;/full-title&gt;&lt;/periodical&gt;&lt;pages&gt;60&lt;/pages&gt;&lt;volume&gt;137&lt;/volume&gt;&lt;number&gt;1&lt;/number&gt;&lt;dates&gt;&lt;year&gt;2022&lt;/year&gt;&lt;/dates&gt;&lt;isbn&gt;2190-5444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0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06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3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7.27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Sheikhi&lt;/Author&gt;&lt;Year&gt;2022&lt;/Year&gt;&lt;RecNum&gt;162&lt;/RecNum&gt;&lt;DisplayText&gt;[30]&lt;/DisplayText&gt;&lt;record&gt;&lt;rec-number&gt;162&lt;/rec-number&gt;&lt;foreign-keys&gt;&lt;key app="EN" db-id="dx9e2te59a2xz4e2se9p0fsb20sr9v5t0wtz" timestamp="1711953228"&gt;162&lt;/key&gt;&lt;/foreign-keys&gt;&lt;ref-type name="Journal Article"&gt;17&lt;/ref-type&gt;&lt;contributors&gt;&lt;authors&gt;&lt;author&gt;Sheikhi, Somayeh&lt;/author&gt;&lt;author&gt;Aliannezhadi, Maryam&lt;/author&gt;&lt;author&gt;Tehrani, Fatemeh Shariatmadar&lt;/author&gt;&lt;/authors&gt;&lt;/contributors&gt;&lt;titles&gt;&lt;title&gt;Effect of precursor material, pH, and aging on ZnO nanoparticles synthesized by one-step sol–gel method for photodynamic and photocatalytic applications&lt;/title&gt;&lt;secondary-title&gt;The European Physical Journal Plus&lt;/secondary-title&gt;&lt;/titles&gt;&lt;periodical&gt;&lt;full-title&gt;The European Physical Journal Plus&lt;/full-title&gt;&lt;/periodical&gt;&lt;pages&gt;60&lt;/pages&gt;&lt;volume&gt;137&lt;/volume&gt;&lt;number&gt;1&lt;/number&gt;&lt;dates&gt;&lt;year&gt;2022&lt;/year&gt;&lt;/dates&gt;&lt;isbn&gt;2190-5444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0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1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1.16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Sheikhi&lt;/Author&gt;&lt;Year&gt;2022&lt;/Year&gt;&lt;RecNum&gt;162&lt;/RecNum&gt;&lt;DisplayText&gt;[30]&lt;/DisplayText&gt;&lt;record&gt;&lt;rec-number&gt;162&lt;/rec-number&gt;&lt;foreign-keys&gt;&lt;key app="EN" db-id="dx9e2te59a2xz4e2se9p0fsb20sr9v5t0wtz" timestamp="1711953228"&gt;162&lt;/key&gt;&lt;/foreign-keys&gt;&lt;ref-type name="Journal Article"&gt;17&lt;/ref-type&gt;&lt;contributors&gt;&lt;authors&gt;&lt;author&gt;Sheikhi, Somayeh&lt;/author&gt;&lt;author&gt;Aliannezhadi, Maryam&lt;/author&gt;&lt;author&gt;Tehrani, Fatemeh Shariatmadar&lt;/author&gt;&lt;/authors&gt;&lt;/contributors&gt;&lt;titles&gt;&lt;title&gt;Effect of precursor material, pH, and aging on ZnO nanoparticles synthesized by one-step sol–gel method for photodynamic and photocatalytic applications&lt;/title&gt;&lt;secondary-title&gt;The European Physical Journal Plus&lt;/secondary-title&gt;&lt;/titles&gt;&lt;periodical&gt;&lt;full-title&gt;The European Physical Journal Plus&lt;/full-title&gt;&lt;/periodical&gt;&lt;pages&gt;60&lt;/pages&gt;&lt;volume&gt;137&lt;/volume&gt;&lt;number&gt;1&lt;/number&gt;&lt;dates&gt;&lt;year&gt;2022&lt;/year&gt;&lt;/dates&gt;&lt;isbn&gt;2190-5444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0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4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3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1.77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Dodoo-Arhin&lt;/Author&gt;&lt;Year&gt;2021&lt;/Year&gt;&lt;RecNum&gt;163&lt;/RecNum&gt;&lt;DisplayText&gt;[31]&lt;/DisplayText&gt;&lt;record&gt;&lt;rec-number&gt;163&lt;/rec-number&gt;&lt;foreign-keys&gt;&lt;key app="EN" db-id="dx9e2te59a2xz4e2se9p0fsb20sr9v5t0wtz" timestamp="1711953332"&gt;163&lt;/key&gt;&lt;/foreign-keys&gt;&lt;ref-type name="Journal Article"&gt;17&lt;/ref-type&gt;&lt;contributors&gt;&lt;authors&gt;&lt;author&gt;Dodoo-Arhin, D&lt;/author&gt;&lt;author&gt;Asiedu, T&lt;/author&gt;&lt;author&gt;Agyei-Tuffour, B&lt;/author&gt;&lt;author&gt;Nyankson, E&lt;/author&gt;&lt;author&gt;Obada, D&lt;/author&gt;&lt;author&gt;Mwabora, JM&lt;/author&gt;&lt;/authors&gt;&lt;/contributors&gt;&lt;titles&gt;&lt;title&gt;Photocatalytic degradation of Rhodamine dyes using zinc oxide nanoparticles&lt;/title&gt;&lt;secondary-title&gt;Materials Today: Proceedings&lt;/secondary-title&gt;&lt;/titles&gt;&lt;periodical&gt;&lt;full-title&gt;Materials Today: Proceedings&lt;/full-title&gt;&lt;/periodical&gt;&lt;pages&gt;809-815&lt;/pages&gt;&lt;volume&gt;38&lt;/volume&gt;&lt;dates&gt;&lt;year&gt;2021&lt;/year&gt;&lt;/dates&gt;&lt;isbn&gt;2214-7853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1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6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aram&lt;/Author&gt;&lt;Year&gt;2022&lt;/Year&gt;&lt;RecNum&gt;63&lt;/RecNum&gt;&lt;DisplayText&gt;[32]&lt;/DisplayText&gt;&lt;record&gt;&lt;rec-number&gt;63&lt;/rec-number&gt;&lt;foreign-keys&gt;&lt;key app="EN" db-id="dx9e2te59a2xz4e2se9p0fsb20sr9v5t0wtz" timestamp="1711018169"&gt;63&lt;/key&gt;&lt;/foreign-keys&gt;&lt;ref-type name="Conference Proceedings"&gt;10&lt;/ref-type&gt;&lt;contributors&gt;&lt;authors&gt;&lt;author&gt;Karam, Shayma Tahsin&lt;/author&gt;&lt;author&gt;Abdulrahman, Ahmed Fattah&lt;/author&gt;&lt;/authors&gt;&lt;/contributors&gt;&lt;titles&gt;&lt;title&gt;Green synthesis and characterization of ZnO nanoparticles by using thyme plant leaf extract&lt;/title&gt;&lt;secondary-title&gt;Photonics&lt;/secondary-title&gt;&lt;/titles&gt;&lt;pages&gt;594&lt;/pages&gt;&lt;volume&gt;9&lt;/volume&gt;&lt;number&gt;8&lt;/number&gt;&lt;dates&gt;&lt;year&gt;2022&lt;/year&gt;&lt;/dates&gt;&lt;publisher&gt;MDPI&lt;/publisher&gt;&lt;isbn&gt;2304-673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2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.7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5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5.202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aram&lt;/Author&gt;&lt;Year&gt;2022&lt;/Year&gt;&lt;RecNum&gt;63&lt;/RecNum&gt;&lt;DisplayText&gt;[32]&lt;/DisplayText&gt;&lt;record&gt;&lt;rec-number&gt;63&lt;/rec-number&gt;&lt;foreign-keys&gt;&lt;key app="EN" db-id="dx9e2te59a2xz4e2se9p0fsb20sr9v5t0wtz" timestamp="1711018169"&gt;63&lt;/key&gt;&lt;/foreign-keys&gt;&lt;ref-type name="Conference Proceedings"&gt;10&lt;/ref-type&gt;&lt;contributors&gt;&lt;authors&gt;&lt;author&gt;Karam, Shayma Tahsin&lt;/author&gt;&lt;author&gt;Abdulrahman, Ahmed Fattah&lt;/author&gt;&lt;/authors&gt;&lt;/contributors&gt;&lt;titles&gt;&lt;title&gt;Green synthesis and characterization of ZnO nanoparticles by using thyme plant leaf extract&lt;/title&gt;&lt;secondary-title&gt;Photonics&lt;/secondary-title&gt;&lt;/titles&gt;&lt;pages&gt;594&lt;/pages&gt;&lt;volume&gt;9&lt;/volume&gt;&lt;number&gt;8&lt;/number&gt;&lt;dates&gt;&lt;year&gt;2022&lt;/year&gt;&lt;/dates&gt;&lt;publisher&gt;MDPI&lt;/publisher&gt;&lt;isbn&gt;2304-673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2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.692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5.203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aram&lt;/Author&gt;&lt;Year&gt;2022&lt;/Year&gt;&lt;RecNum&gt;63&lt;/RecNum&gt;&lt;DisplayText&gt;[32]&lt;/DisplayText&gt;&lt;record&gt;&lt;rec-number&gt;63&lt;/rec-number&gt;&lt;foreign-keys&gt;&lt;key app="EN" db-id="dx9e2te59a2xz4e2se9p0fsb20sr9v5t0wtz" timestamp="1711018169"&gt;63&lt;/key&gt;&lt;/foreign-keys&gt;&lt;ref-type name="Conference Proceedings"&gt;10&lt;/ref-type&gt;&lt;contributors&gt;&lt;authors&gt;&lt;author&gt;Karam, Shayma Tahsin&lt;/author&gt;&lt;author&gt;Abdulrahman, Ahmed Fattah&lt;/author&gt;&lt;/authors&gt;&lt;/contributors&gt;&lt;titles&gt;&lt;title&gt;Green synthesis and characterization of ZnO nanoparticles by using thyme plant leaf extract&lt;/title&gt;&lt;secondary-title&gt;Photonics&lt;/secondary-title&gt;&lt;/titles&gt;&lt;pages&gt;594&lt;/pages&gt;&lt;volume&gt;9&lt;/volume&gt;&lt;number&gt;8&lt;/number&gt;&lt;dates&gt;&lt;year&gt;2022&lt;/year&gt;&lt;/dates&gt;&lt;publisher&gt;MDPI&lt;/publisher&gt;&lt;isbn&gt;2304-673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2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.672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5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2.249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aram&lt;/Author&gt;&lt;Year&gt;2022&lt;/Year&gt;&lt;RecNum&gt;63&lt;/RecNum&gt;&lt;DisplayText&gt;[32]&lt;/DisplayText&gt;&lt;record&gt;&lt;rec-number&gt;63&lt;/rec-number&gt;&lt;foreign-keys&gt;&lt;key app="EN" db-id="dx9e2te59a2xz4e2se9p0fsb20sr9v5t0wtz" timestamp="1711018169"&gt;63&lt;/key&gt;&lt;/foreign-keys&gt;&lt;ref-type name="Conference Proceedings"&gt;10&lt;/ref-type&gt;&lt;contributors&gt;&lt;authors&gt;&lt;author&gt;Karam, Shayma Tahsin&lt;/author&gt;&lt;author&gt;Abdulrahman, Ahmed Fattah&lt;/author&gt;&lt;/authors&gt;&lt;/contributors&gt;&lt;titles&gt;&lt;title&gt;Green synthesis and characterization of ZnO nanoparticles by using thyme plant leaf extract&lt;/title&gt;&lt;secondary-title&gt;Photonics&lt;/secondary-title&gt;&lt;/titles&gt;&lt;pages&gt;594&lt;/pages&gt;&lt;volume&gt;9&lt;/volume&gt;&lt;number&gt;8&lt;/number&gt;&lt;dates&gt;&lt;year&gt;2022&lt;/year&gt;&lt;/dates&gt;&lt;publisher&gt;MDPI&lt;/publisher&gt;&lt;isbn&gt;2304-673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2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.64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5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3.308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ermani&lt;/Author&gt;&lt;Year&gt;2023&lt;/Year&gt;&lt;RecNum&gt;165&lt;/RecNum&gt;&lt;DisplayText&gt;[33]&lt;/DisplayText&gt;&lt;record&gt;&lt;rec-number&gt;165&lt;/rec-number&gt;&lt;foreign-keys&gt;&lt;key app="EN" db-id="dx9e2te59a2xz4e2se9p0fsb20sr9v5t0wtz" timestamp="1711953794"&gt;165&lt;/key&gt;&lt;/foreign-keys&gt;&lt;ref-type name="Journal Article"&gt;17&lt;/ref-type&gt;&lt;contributors&gt;&lt;authors&gt;&lt;author&gt;Kermani, Mahmood&lt;/author&gt;&lt;author&gt;Mostafapour, Asma&lt;/author&gt;&lt;author&gt;Sabouri, Zahra&lt;/author&gt;&lt;author&gt;Gheibihayat, Seyed Mohammad&lt;/author&gt;&lt;author&gt;Darroudi, Majid&lt;/author&gt;&lt;/authors&gt;&lt;/contributors&gt;&lt;titles&gt;&lt;title&gt;The photocatalytic, cytotoxicity, and antibacterial properties of zinc oxide nanoparticles synthesized using Trigonella foenum-graecum L extract&lt;/title&gt;&lt;secondary-title&gt;Environmental Science and Pollution Research&lt;/secondary-title&gt;&lt;/titles&gt;&lt;periodical&gt;&lt;full-title&gt;Environmental Science and Pollution Research&lt;/full-title&gt;&lt;/periodical&gt;&lt;pages&gt;19313-19325&lt;/pages&gt;&lt;volume&gt;30&lt;/volume&gt;&lt;number&gt;7&lt;/number&gt;&lt;dates&gt;&lt;year&gt;2023&lt;/year&gt;&lt;/dates&gt;&lt;isbn&gt;1614-7499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3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49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ermani&lt;/Author&gt;&lt;Year&gt;2023&lt;/Year&gt;&lt;RecNum&gt;165&lt;/RecNum&gt;&lt;DisplayText&gt;[33]&lt;/DisplayText&gt;&lt;record&gt;&lt;rec-number&gt;165&lt;/rec-number&gt;&lt;foreign-keys&gt;&lt;key app="EN" db-id="dx9e2te59a2xz4e2se9p0fsb20sr9v5t0wtz" timestamp="1711953794"&gt;165&lt;/key&gt;&lt;/foreign-keys&gt;&lt;ref-type name="Journal Article"&gt;17&lt;/ref-type&gt;&lt;contributors&gt;&lt;authors&gt;&lt;author&gt;Kermani, Mahmood&lt;/author&gt;&lt;author&gt;Mostafapour, Asma&lt;/author&gt;&lt;author&gt;Sabouri, Zahra&lt;/author&gt;&lt;author&gt;Gheibihayat, Seyed Mohammad&lt;/author&gt;&lt;author&gt;Darroudi, Majid&lt;/author&gt;&lt;/authors&gt;&lt;/contributors&gt;&lt;titles&gt;&lt;title&gt;The photocatalytic, cytotoxicity, and antibacterial properties of zinc oxide nanoparticles synthesized using Trigonella foenum-graecum L extract&lt;/title&gt;&lt;secondary-title&gt;Environmental Science and Pollution Research&lt;/secondary-title&gt;&lt;/titles&gt;&lt;periodical&gt;&lt;full-title&gt;Environmental Science and Pollution Research&lt;/full-title&gt;&lt;/periodical&gt;&lt;pages&gt;19313-19325&lt;/pages&gt;&lt;volume&gt;30&lt;/volume&gt;&lt;number&gt;7&lt;/number&gt;&lt;dates&gt;&lt;year&gt;2023&lt;/year&gt;&lt;/dates&gt;&lt;isbn&gt;1614-7499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3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9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3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ermani&lt;/Author&gt;&lt;Year&gt;2023&lt;/Year&gt;&lt;RecNum&gt;165&lt;/RecNum&gt;&lt;DisplayText&gt;[33]&lt;/DisplayText&gt;&lt;record&gt;&lt;rec-number&gt;165&lt;/rec-number&gt;&lt;foreign-keys&gt;&lt;key app="EN" db-id="dx9e2te59a2xz4e2se9p0fsb20sr9v5t0wtz" timestamp="1711953794"&gt;165&lt;/key&gt;&lt;/foreign-keys&gt;&lt;ref-type name="Journal Article"&gt;17&lt;/ref-type&gt;&lt;contributors&gt;&lt;authors&gt;&lt;author&gt;Kermani, Mahmood&lt;/author&gt;&lt;author&gt;Mostafapour, Asma&lt;/author&gt;&lt;author&gt;Sabouri, Zahra&lt;/author&gt;&lt;author&gt;Gheibihayat, Seyed Mohammad&lt;/author&gt;&lt;author&gt;Darroudi, Majid&lt;/author&gt;&lt;/authors&gt;&lt;/contributors&gt;&lt;titles&gt;&lt;title&gt;The photocatalytic, cytotoxicity, and antibacterial properties of zinc oxide nanoparticles synthesized using Trigonella foenum-graecum L extract&lt;/title&gt;&lt;secondary-title&gt;Environmental Science and Pollution Research&lt;/secondary-title&gt;&lt;/titles&gt;&lt;periodical&gt;&lt;full-title&gt;Environmental Science and Pollution Research&lt;/full-title&gt;&lt;/periodical&gt;&lt;pages&gt;19313-19325&lt;/pages&gt;&lt;volume&gt;30&lt;/volume&gt;&lt;number&gt;7&lt;/number&gt;&lt;dates&gt;&lt;year&gt;2023&lt;/year&gt;&lt;/dates&gt;&lt;isbn&gt;1614-7499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3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78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4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Bekele&lt;/Author&gt;&lt;RecNum&gt;167&lt;/RecNum&gt;&lt;DisplayText&gt;[34]&lt;/DisplayText&gt;&lt;record&gt;&lt;rec-number&gt;167&lt;/rec-number&gt;&lt;foreign-keys&gt;&lt;key app="EN" db-id="dx9e2te59a2xz4e2se9p0fsb20sr9v5t0wtz" timestamp="1711954327"&gt;167&lt;/key&gt;&lt;/foreign-keys&gt;&lt;ref-type name="Journal Article"&gt;17&lt;/ref-type&gt;&lt;contributors&gt;&lt;authors&gt;&lt;author&gt;Bekele, Bulcha&lt;/author&gt;&lt;author&gt;Shiferaw, Gemechu Berhanu2and Desalegn&lt;/author&gt;&lt;/authors&gt;&lt;/contributors&gt;&lt;titles&gt;&lt;title&gt;Synthesis, Characterization and Application of Zinc Oxide Nanoparticles for Textile Materials against Ultra Violet Radiation&lt;/title&gt;&lt;secondary-title&gt;International Journal of Innovative Science and Research Technology.–2021.–6&lt;/secondary-title&gt;&lt;/titles&gt;&lt;periodical&gt;&lt;full-title&gt;International Journal of Innovative Science and Research Technology.–2021.–6&lt;/full-title&gt;&lt;/periodical&gt;&lt;pages&gt;1156-1165&lt;/pages&gt;&lt;volume&gt;1&lt;/volume&gt;&lt;dates&gt;&lt;/dates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4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74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9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0.3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aningini&lt;/Author&gt;&lt;Year&gt;2022&lt;/Year&gt;&lt;RecNum&gt;169&lt;/RecNum&gt;&lt;DisplayText&gt;[35]&lt;/DisplayText&gt;&lt;record&gt;&lt;rec-number&gt;169&lt;/rec-number&gt;&lt;foreign-keys&gt;&lt;key app="EN" db-id="dx9e2te59a2xz4e2se9p0fsb20sr9v5t0wtz" timestamp="1711954475"&gt;169&lt;/key&gt;&lt;/foreign-keys&gt;&lt;ref-type name="Journal Article"&gt;17&lt;/ref-type&gt;&lt;contributors&gt;&lt;authors&gt;&lt;author&gt;Kaningini, Amani Gabriel&lt;/author&gt;&lt;author&gt;Azizi, Shohreh&lt;/author&gt;&lt;author&gt;Sintwa, Nolufundo&lt;/author&gt;&lt;author&gt;Mokalane, Kagiso&lt;/author&gt;&lt;author&gt;Mohale, Keletso Cecilia&lt;/author&gt;&lt;author&gt;Mudau, Fhatuwani Nixwell&lt;/author&gt;&lt;author&gt;Maaza, Malik&lt;/author&gt;&lt;/authors&gt;&lt;/contributors&gt;&lt;titles&gt;&lt;title&gt;Effect of optimized precursor concentration, temperature, and doping on optical properties of ZnO nanoparticles synthesized via a green route using bush tea (Athrixia phylicoides DC.) leaf extracts&lt;/title&gt;&lt;secondary-title&gt;ACS omega&lt;/secondary-title&gt;&lt;/titles&gt;&lt;periodical&gt;&lt;full-title&gt;ACS omega&lt;/full-title&gt;&lt;/periodical&gt;&lt;pages&gt;31658-31666&lt;/pages&gt;&lt;volume&gt;7&lt;/volume&gt;&lt;number&gt;36&lt;/number&gt;&lt;dates&gt;&lt;year&gt;2022&lt;/year&gt;&lt;/dates&gt;&lt;isbn&gt;2470-1343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5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09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3.82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aningini&lt;/Author&gt;&lt;Year&gt;2022&lt;/Year&gt;&lt;RecNum&gt;169&lt;/RecNum&gt;&lt;DisplayText&gt;[35]&lt;/DisplayText&gt;&lt;record&gt;&lt;rec-number&gt;169&lt;/rec-number&gt;&lt;foreign-keys&gt;&lt;key app="EN" db-id="dx9e2te59a2xz4e2se9p0fsb20sr9v5t0wtz" timestamp="1711954475"&gt;169&lt;/key&gt;&lt;/foreign-keys&gt;&lt;ref-type name="Journal Article"&gt;17&lt;/ref-type&gt;&lt;contributors&gt;&lt;authors&gt;&lt;author&gt;Kaningini, Amani Gabriel&lt;/author&gt;&lt;author&gt;Azizi, Shohreh&lt;/author&gt;&lt;author&gt;Sintwa, Nolufundo&lt;/author&gt;&lt;author&gt;Mokalane, Kagiso&lt;/author&gt;&lt;author&gt;Mohale, Keletso Cecilia&lt;/author&gt;&lt;author&gt;Mudau, Fhatuwani Nixwell&lt;/author&gt;&lt;author&gt;Maaza, Malik&lt;/author&gt;&lt;/authors&gt;&lt;/contributors&gt;&lt;titles&gt;&lt;title&gt;Effect of optimized precursor concentration, temperature, and doping on optical properties of ZnO nanoparticles synthesized via a green route using bush tea (Athrixia phylicoides DC.) leaf extracts&lt;/title&gt;&lt;secondary-title&gt;ACS omega&lt;/secondary-title&gt;&lt;/titles&gt;&lt;periodical&gt;&lt;full-title&gt;ACS omega&lt;/full-title&gt;&lt;/periodical&gt;&lt;pages&gt;31658-31666&lt;/pages&gt;&lt;volume&gt;7&lt;/volume&gt;&lt;number&gt;36&lt;/number&gt;&lt;dates&gt;&lt;year&gt;2022&lt;/year&gt;&lt;/dates&gt;&lt;isbn&gt;2470-1343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5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3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7.2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aningini&lt;/Author&gt;&lt;Year&gt;2022&lt;/Year&gt;&lt;RecNum&gt;169&lt;/RecNum&gt;&lt;DisplayText&gt;[35]&lt;/DisplayText&gt;&lt;record&gt;&lt;rec-number&gt;169&lt;/rec-number&gt;&lt;foreign-keys&gt;&lt;key app="EN" db-id="dx9e2te59a2xz4e2se9p0fsb20sr9v5t0wtz" timestamp="1711954475"&gt;169&lt;/key&gt;&lt;/foreign-keys&gt;&lt;ref-type name="Journal Article"&gt;17&lt;/ref-type&gt;&lt;contributors&gt;&lt;authors&gt;&lt;author&gt;Kaningini, Amani Gabriel&lt;/author&gt;&lt;author&gt;Azizi, Shohreh&lt;/author&gt;&lt;author&gt;Sintwa, Nolufundo&lt;/author&gt;&lt;author&gt;Mokalane, Kagiso&lt;/author&gt;&lt;author&gt;Mohale, Keletso Cecilia&lt;/author&gt;&lt;author&gt;Mudau, Fhatuwani Nixwell&lt;/author&gt;&lt;author&gt;Maaza, Malik&lt;/author&gt;&lt;/authors&gt;&lt;/contributors&gt;&lt;titles&gt;&lt;title&gt;Effect of optimized precursor concentration, temperature, and doping on optical properties of ZnO nanoparticles synthesized via a green route using bush tea (Athrixia phylicoides DC.) leaf extracts&lt;/title&gt;&lt;secondary-title&gt;ACS omega&lt;/secondary-title&gt;&lt;/titles&gt;&lt;periodical&gt;&lt;full-title&gt;ACS omega&lt;/full-title&gt;&lt;/periodical&gt;&lt;pages&gt;31658-31666&lt;/pages&gt;&lt;volume&gt;7&lt;/volume&gt;&lt;number&gt;36&lt;/number&gt;&lt;dates&gt;&lt;year&gt;2022&lt;/year&gt;&lt;/dates&gt;&lt;isbn&gt;2470-1343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5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6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4.24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bdulqudos&lt;/Author&gt;&lt;Year&gt;2022&lt;/Year&gt;&lt;RecNum&gt;170&lt;/RecNum&gt;&lt;DisplayText&gt;[36]&lt;/DisplayText&gt;&lt;record&gt;&lt;rec-number&gt;170&lt;/rec-number&gt;&lt;foreign-keys&gt;&lt;key app="EN" db-id="dx9e2te59a2xz4e2se9p0fsb20sr9v5t0wtz" timestamp="1711954617"&gt;170&lt;/key&gt;&lt;/foreign-keys&gt;&lt;ref-type name="Journal Article"&gt;17&lt;/ref-type&gt;&lt;contributors&gt;&lt;authors&gt;&lt;author&gt;Abdulqudos, Amad Nori&lt;/author&gt;&lt;author&gt;Abdulrahman, Ahmed Fattah Fattah&lt;/author&gt;&lt;/authors&gt;&lt;/contributors&gt;&lt;titles&gt;&lt;title&gt;Biosynthesis and Characterization of ZnO Nanoparticles by using Leaf Extractionof Allium Calocephalum Wendelbow Plant&lt;/title&gt;&lt;secondary-title&gt;Passer Journal of Basic and Applied Sciences&lt;/secondary-title&gt;&lt;/titles&gt;&lt;periodical&gt;&lt;full-title&gt;Passer Journal of Basic and Applied Sciences&lt;/full-title&gt;&lt;/periodical&gt;&lt;pages&gt;113-126&lt;/pages&gt;&lt;volume&gt;4&lt;/volume&gt;&lt;number&gt;2&lt;/number&gt;&lt;dates&gt;&lt;year&gt;2022&lt;/year&gt;&lt;/dates&gt;&lt;isbn&gt;2706-5944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6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1.61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Limón-Rocha&lt;/Author&gt;&lt;Year&gt;2022&lt;/Year&gt;&lt;RecNum&gt;47&lt;/RecNum&gt;&lt;DisplayText&gt;[37]&lt;/DisplayText&gt;&lt;record&gt;&lt;rec-number&gt;47&lt;/rec-number&gt;&lt;foreign-keys&gt;&lt;key app="EN" db-id="dx9e2te59a2xz4e2se9p0fsb20sr9v5t0wtz" timestamp="1711018023"&gt;47&lt;/key&gt;&lt;/foreign-keys&gt;&lt;ref-type name="Journal Article"&gt;17&lt;/ref-type&gt;&lt;contributors&gt;&lt;authors&gt;&lt;author&gt;Limón-Rocha, Isaias&lt;/author&gt;&lt;author&gt;Guzmán-González, Carlos Alberto&lt;/author&gt;&lt;author&gt;Anaya-Esparza, Luis M&lt;/author&gt;&lt;author&gt;Romero-Toledo, Rafael&lt;/author&gt;&lt;author&gt;Rico, José Luis&lt;/author&gt;&lt;author&gt;González-Vargas, Oscar Arturo&lt;/author&gt;&lt;author&gt;Pérez-Larios, Alejandro&lt;/author&gt;&lt;/authors&gt;&lt;/contributors&gt;&lt;titles&gt;&lt;title&gt;Effect of the precursor on the synthesis of ZnO and its photocatalytic activity&lt;/title&gt;&lt;secondary-title&gt;Inorganics&lt;/secondary-title&gt;&lt;/titles&gt;&lt;periodical&gt;&lt;full-title&gt;Inorganics&lt;/full-title&gt;&lt;/periodical&gt;&lt;pages&gt;16&lt;/pages&gt;&lt;volume&gt;10&lt;/volume&gt;&lt;number&gt;2&lt;/number&gt;&lt;dates&gt;&lt;year&gt;2022&lt;/year&gt;&lt;/dates&gt;&lt;isbn&gt;2304-6740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7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8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6.7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rellano-Cortaza&lt;/Author&gt;&lt;Year&gt;2021&lt;/Year&gt;&lt;RecNum&gt;179&lt;/RecNum&gt;&lt;DisplayText&gt;[38]&lt;/DisplayText&gt;&lt;record&gt;&lt;rec-number&gt;179&lt;/rec-number&gt;&lt;foreign-keys&gt;&lt;key app="EN" db-id="dx9e2te59a2xz4e2se9p0fsb20sr9v5t0wtz" timestamp="1712744094"&gt;179&lt;/key&gt;&lt;/foreign-keys&gt;&lt;ref-type name="Journal Article"&gt;17&lt;/ref-type&gt;&lt;contributors&gt;&lt;authors&gt;&lt;author&gt;Arellano-Cortaza, M&lt;/author&gt;&lt;author&gt;Ramírez-Morales, E&lt;/author&gt;&lt;author&gt;Pal, U&lt;/author&gt;&lt;author&gt;Pérez-Hernández, G&lt;/author&gt;&lt;author&gt;Rojas-Blanco, L&lt;/author&gt;&lt;/authors&gt;&lt;/contributors&gt;&lt;titles&gt;&lt;title&gt;pH dependent morphology and texture evolution of ZnO nanoparticles fabricated by microwave-assisted chemical synthesis and their photocatalytic dye degradation activities&lt;/title&gt;&lt;secondary-title&gt;Ceramics International&lt;/secondary-title&gt;&lt;/titles&gt;&lt;periodical&gt;&lt;full-title&gt;Ceramics International&lt;/full-title&gt;&lt;/periodical&gt;&lt;pages&gt;27469-27478&lt;/pages&gt;&lt;volume&gt;47&lt;/volume&gt;&lt;number&gt;19&lt;/number&gt;&lt;dates&gt;&lt;year&gt;2021&lt;/year&gt;&lt;/dates&gt;&lt;isbn&gt;0272-884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79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rellano-Cortaza&lt;/Author&gt;&lt;Year&gt;2021&lt;/Year&gt;&lt;RecNum&gt;179&lt;/RecNum&gt;&lt;DisplayText&gt;[38]&lt;/DisplayText&gt;&lt;record&gt;&lt;rec-number&gt;179&lt;/rec-number&gt;&lt;foreign-keys&gt;&lt;key app="EN" db-id="dx9e2te59a2xz4e2se9p0fsb20sr9v5t0wtz" timestamp="1712744094"&gt;179&lt;/key&gt;&lt;/foreign-keys&gt;&lt;ref-type name="Journal Article"&gt;17&lt;/ref-type&gt;&lt;contributors&gt;&lt;authors&gt;&lt;author&gt;Arellano-Cortaza, M&lt;/author&gt;&lt;author&gt;Ramírez-Morales, E&lt;/author&gt;&lt;author&gt;Pal, U&lt;/author&gt;&lt;author&gt;Pérez-Hernández, G&lt;/author&gt;&lt;author&gt;Rojas-Blanco, L&lt;/author&gt;&lt;/authors&gt;&lt;/contributors&gt;&lt;titles&gt;&lt;title&gt;pH dependent morphology and texture evolution of ZnO nanoparticles fabricated by microwave-assisted chemical synthesis and their photocatalytic dye degradation activities&lt;/title&gt;&lt;secondary-title&gt;Ceramics International&lt;/secondary-title&gt;&lt;/titles&gt;&lt;periodical&gt;&lt;full-title&gt;Ceramics International&lt;/full-title&gt;&lt;/periodical&gt;&lt;pages&gt;27469-27478&lt;/pages&gt;&lt;volume&gt;47&lt;/volume&gt;&lt;number&gt;19&lt;/number&gt;&lt;dates&gt;&lt;year&gt;2021&lt;/year&gt;&lt;/dates&gt;&lt;isbn&gt;0272-884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6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8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rellano-Cortaza&lt;/Author&gt;&lt;Year&gt;2021&lt;/Year&gt;&lt;RecNum&gt;179&lt;/RecNum&gt;&lt;DisplayText&gt;[38]&lt;/DisplayText&gt;&lt;record&gt;&lt;rec-number&gt;179&lt;/rec-number&gt;&lt;foreign-keys&gt;&lt;key app="EN" db-id="dx9e2te59a2xz4e2se9p0fsb20sr9v5t0wtz" timestamp="1712744094"&gt;179&lt;/key&gt;&lt;/foreign-keys&gt;&lt;ref-type name="Journal Article"&gt;17&lt;/ref-type&gt;&lt;contributors&gt;&lt;authors&gt;&lt;author&gt;Arellano-Cortaza, M&lt;/author&gt;&lt;author&gt;Ramírez-Morales, E&lt;/author&gt;&lt;author&gt;Pal, U&lt;/author&gt;&lt;author&gt;Pérez-Hernández, G&lt;/author&gt;&lt;author&gt;Rojas-Blanco, L&lt;/author&gt;&lt;/authors&gt;&lt;/contributors&gt;&lt;titles&gt;&lt;title&gt;pH dependent morphology and texture evolution of ZnO nanoparticles fabricated by microwave-assisted chemical synthesis and their photocatalytic dye degradation activities&lt;/title&gt;&lt;secondary-title&gt;Ceramics International&lt;/secondary-title&gt;&lt;/titles&gt;&lt;periodical&gt;&lt;full-title&gt;Ceramics International&lt;/full-title&gt;&lt;/periodical&gt;&lt;pages&gt;27469-27478&lt;/pages&gt;&lt;volume&gt;47&lt;/volume&gt;&lt;number&gt;19&lt;/number&gt;&lt;dates&gt;&lt;year&gt;2021&lt;/year&gt;&lt;/dates&gt;&lt;isbn&gt;0272-884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9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1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rellano-Cortaza&lt;/Author&gt;&lt;Year&gt;2021&lt;/Year&gt;&lt;RecNum&gt;179&lt;/RecNum&gt;&lt;DisplayText&gt;[38]&lt;/DisplayText&gt;&lt;record&gt;&lt;rec-number&gt;179&lt;/rec-number&gt;&lt;foreign-keys&gt;&lt;key app="EN" db-id="dx9e2te59a2xz4e2se9p0fsb20sr9v5t0wtz" timestamp="1712744094"&gt;179&lt;/key&gt;&lt;/foreign-keys&gt;&lt;ref-type name="Journal Article"&gt;17&lt;/ref-type&gt;&lt;contributors&gt;&lt;authors&gt;&lt;author&gt;Arellano-Cortaza, M&lt;/author&gt;&lt;author&gt;Ramírez-Morales, E&lt;/author&gt;&lt;author&gt;Pal, U&lt;/author&gt;&lt;author&gt;Pérez-Hernández, G&lt;/author&gt;&lt;author&gt;Rojas-Blanco, L&lt;/author&gt;&lt;/authors&gt;&lt;/contributors&gt;&lt;titles&gt;&lt;title&gt;pH dependent morphology and texture evolution of ZnO nanoparticles fabricated by microwave-assisted chemical synthesis and their photocatalytic dye degradation activities&lt;/title&gt;&lt;secondary-title&gt;Ceramics International&lt;/secondary-title&gt;&lt;/titles&gt;&lt;periodical&gt;&lt;full-title&gt;Ceramics International&lt;/full-title&gt;&lt;/periodical&gt;&lt;pages&gt;27469-27478&lt;/pages&gt;&lt;volume&gt;47&lt;/volume&gt;&lt;number&gt;19&lt;/number&gt;&lt;dates&gt;&lt;year&gt;2021&lt;/year&gt;&lt;/dates&gt;&lt;isbn&gt;0272-884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8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3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rellano-Cortaza&lt;/Author&gt;&lt;Year&gt;2021&lt;/Year&gt;&lt;RecNum&gt;179&lt;/RecNum&gt;&lt;DisplayText&gt;[38]&lt;/DisplayText&gt;&lt;record&gt;&lt;rec-number&gt;179&lt;/rec-number&gt;&lt;foreign-keys&gt;&lt;key app="EN" db-id="dx9e2te59a2xz4e2se9p0fsb20sr9v5t0wtz" timestamp="1712744094"&gt;179&lt;/key&gt;&lt;/foreign-keys&gt;&lt;ref-type name="Journal Article"&gt;17&lt;/ref-type&gt;&lt;contributors&gt;&lt;authors&gt;&lt;author&gt;Arellano-Cortaza, M&lt;/author&gt;&lt;author&gt;Ramírez-Morales, E&lt;/author&gt;&lt;author&gt;Pal, U&lt;/author&gt;&lt;author&gt;Pérez-Hernández, G&lt;/author&gt;&lt;author&gt;Rojas-Blanco, L&lt;/author&gt;&lt;/authors&gt;&lt;/contributors&gt;&lt;titles&gt;&lt;title&gt;pH dependent morphology and texture evolution of ZnO nanoparticles fabricated by microwave-assisted chemical synthesis and their photocatalytic dye degradation activities&lt;/title&gt;&lt;secondary-title&gt;Ceramics International&lt;/secondary-title&gt;&lt;/titles&gt;&lt;periodical&gt;&lt;full-title&gt;Ceramics International&lt;/full-title&gt;&lt;/periodical&gt;&lt;pages&gt;27469-27478&lt;/pages&gt;&lt;volume&gt;47&lt;/volume&gt;&lt;number&gt;19&lt;/number&gt;&lt;dates&gt;&lt;year&gt;2021&lt;/year&gt;&lt;/dates&gt;&lt;isbn&gt;0272-884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7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0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rellano-Cortaza&lt;/Author&gt;&lt;Year&gt;2021&lt;/Year&gt;&lt;RecNum&gt;179&lt;/RecNum&gt;&lt;DisplayText&gt;[38]&lt;/DisplayText&gt;&lt;record&gt;&lt;rec-number&gt;179&lt;/rec-number&gt;&lt;foreign-keys&gt;&lt;key app="EN" db-id="dx9e2te59a2xz4e2se9p0fsb20sr9v5t0wtz" timestamp="1712744094"&gt;179&lt;/key&gt;&lt;/foreign-keys&gt;&lt;ref-type name="Journal Article"&gt;17&lt;/ref-type&gt;&lt;contributors&gt;&lt;authors&gt;&lt;author&gt;Arellano-Cortaza, M&lt;/author&gt;&lt;author&gt;Ramírez-Morales, E&lt;/author&gt;&lt;author&gt;Pal, U&lt;/author&gt;&lt;author&gt;Pérez-Hernández, G&lt;/author&gt;&lt;author&gt;Rojas-Blanco, L&lt;/author&gt;&lt;/authors&gt;&lt;/contributors&gt;&lt;titles&gt;&lt;title&gt;pH dependent morphology and texture evolution of ZnO nanoparticles fabricated by microwave-assisted chemical synthesis and their photocatalytic dye degradation activities&lt;/title&gt;&lt;secondary-title&gt;Ceramics International&lt;/secondary-title&gt;&lt;/titles&gt;&lt;periodical&gt;&lt;full-title&gt;Ceramics International&lt;/full-title&gt;&lt;/periodical&gt;&lt;pages&gt;27469-27478&lt;/pages&gt;&lt;volume&gt;47&lt;/volume&gt;&lt;number&gt;19&lt;/number&gt;&lt;dates&gt;&lt;year&gt;2021&lt;/year&gt;&lt;/dates&gt;&lt;isbn&gt;0272-884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9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3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rellano-Cortaza&lt;/Author&gt;&lt;Year&gt;2021&lt;/Year&gt;&lt;RecNum&gt;179&lt;/RecNum&gt;&lt;DisplayText&gt;[38]&lt;/DisplayText&gt;&lt;record&gt;&lt;rec-number&gt;179&lt;/rec-number&gt;&lt;foreign-keys&gt;&lt;key app="EN" db-id="dx9e2te59a2xz4e2se9p0fsb20sr9v5t0wtz" timestamp="1712744094"&gt;179&lt;/key&gt;&lt;/foreign-keys&gt;&lt;ref-type name="Journal Article"&gt;17&lt;/ref-type&gt;&lt;contributors&gt;&lt;authors&gt;&lt;author&gt;Arellano-Cortaza, M&lt;/author&gt;&lt;author&gt;Ramírez-Morales, E&lt;/author&gt;&lt;author&gt;Pal, U&lt;/author&gt;&lt;author&gt;Pérez-Hernández, G&lt;/author&gt;&lt;author&gt;Rojas-Blanco, L&lt;/author&gt;&lt;/authors&gt;&lt;/contributors&gt;&lt;titles&gt;&lt;title&gt;pH dependent morphology and texture evolution of ZnO nanoparticles fabricated by microwave-assisted chemical synthesis and their photocatalytic dye degradation activities&lt;/title&gt;&lt;secondary-title&gt;Ceramics International&lt;/secondary-title&gt;&lt;/titles&gt;&lt;periodical&gt;&lt;full-title&gt;Ceramics International&lt;/full-title&gt;&lt;/periodical&gt;&lt;pages&gt;27469-27478&lt;/pages&gt;&lt;volume&gt;47&lt;/volume&gt;&lt;number&gt;19&lt;/number&gt;&lt;dates&gt;&lt;year&gt;2021&lt;/year&gt;&lt;/dates&gt;&lt;isbn&gt;0272-884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8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0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lastRenderedPageBreak/>
              <w:fldChar w:fldCharType="begin"/>
            </w:r>
            <w:r>
              <w:rPr>
                <w:sz w:val="18"/>
              </w:rPr>
              <w:instrText xml:space="preserve"> ADDIN EN.CITE &lt;EndNote&gt;&lt;Cite&gt;&lt;Author&gt;Arellano-Cortaza&lt;/Author&gt;&lt;Year&gt;2021&lt;/Year&gt;&lt;RecNum&gt;179&lt;/RecNum&gt;&lt;DisplayText&gt;[38]&lt;/DisplayText&gt;&lt;record&gt;&lt;rec-number&gt;179&lt;/rec-number&gt;&lt;foreign-keys&gt;&lt;key app="EN" db-id="dx9e2te59a2xz4e2se9p0fsb20sr9v5t0wtz" timestamp="1712744094"&gt;179&lt;/key&gt;&lt;/foreign-keys&gt;&lt;ref-type name="Journal Article"&gt;17&lt;/ref-type&gt;&lt;contributors&gt;&lt;authors&gt;&lt;author&gt;Arellano-Cortaza, M&lt;/author&gt;&lt;author&gt;Ramírez-Morales, E&lt;/author&gt;&lt;author&gt;Pal, U&lt;/author&gt;&lt;author&gt;Pérez-Hernández, G&lt;/author&gt;&lt;author&gt;Rojas-Blanco, L&lt;/author&gt;&lt;/authors&gt;&lt;/contributors&gt;&lt;titles&gt;&lt;title&gt;pH dependent morphology and texture evolution of ZnO nanoparticles fabricated by microwave-assisted chemical synthesis and their photocatalytic dye degradation activities&lt;/title&gt;&lt;secondary-title&gt;Ceramics International&lt;/secondary-title&gt;&lt;/titles&gt;&lt;periodical&gt;&lt;full-title&gt;Ceramics International&lt;/full-title&gt;&lt;/periodical&gt;&lt;pages&gt;27469-27478&lt;/pages&gt;&lt;volume&gt;47&lt;/volume&gt;&lt;number&gt;19&lt;/number&gt;&lt;dates&gt;&lt;year&gt;2021&lt;/year&gt;&lt;/dates&gt;&lt;isbn&gt;0272-884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0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Zare&lt;/Author&gt;&lt;Year&gt;2018&lt;/Year&gt;&lt;RecNum&gt;180&lt;/RecNum&gt;&lt;DisplayText&gt;[39]&lt;/DisplayText&gt;&lt;record&gt;&lt;rec-number&gt;180&lt;/rec-number&gt;&lt;foreign-keys&gt;&lt;key app="EN" db-id="dx9e2te59a2xz4e2se9p0fsb20sr9v5t0wtz" timestamp="1712908899"&gt;180&lt;/key&gt;&lt;/foreign-keys&gt;&lt;ref-type name="Journal Article"&gt;17&lt;/ref-type&gt;&lt;contributors&gt;&lt;authors&gt;&lt;author&gt;Zare, Mina&lt;/author&gt;&lt;author&gt;Namratha, K&lt;/author&gt;&lt;author&gt;Byrappa, K&lt;/author&gt;&lt;author&gt;Surendra, DM&lt;/author&gt;&lt;author&gt;Yallappa, S&lt;/author&gt;&lt;author&gt;Hungund, Basavaraj&lt;/author&gt;&lt;/authors&gt;&lt;/contributors&gt;&lt;titles&gt;&lt;title&gt;Surfactant assisted solvothermal synthesis of ZnO nanoparticles and study of their antimicrobial and antioxidant properties&lt;/title&gt;&lt;secondary-title&gt;Journal of materials science &amp;amp; technology&lt;/secondary-title&gt;&lt;/titles&gt;&lt;periodical&gt;&lt;full-title&gt;Journal of Materials Science &amp;amp; Technology&lt;/full-title&gt;&lt;/periodical&gt;&lt;pages&gt;1035-1043&lt;/pages&gt;&lt;volume&gt;34&lt;/volume&gt;&lt;number&gt;6&lt;/number&gt;&lt;dates&gt;&lt;year&gt;2018&lt;/year&gt;&lt;/dates&gt;&lt;isbn&gt;1005-030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9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0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Zare&lt;/Author&gt;&lt;Year&gt;2018&lt;/Year&gt;&lt;RecNum&gt;180&lt;/RecNum&gt;&lt;DisplayText&gt;[39]&lt;/DisplayText&gt;&lt;record&gt;&lt;rec-number&gt;180&lt;/rec-number&gt;&lt;foreign-keys&gt;&lt;key app="EN" db-id="dx9e2te59a2xz4e2se9p0fsb20sr9v5t0wtz" timestamp="1712908899"&gt;180&lt;/key&gt;&lt;/foreign-keys&gt;&lt;ref-type name="Journal Article"&gt;17&lt;/ref-type&gt;&lt;contributors&gt;&lt;authors&gt;&lt;author&gt;Zare, Mina&lt;/author&gt;&lt;author&gt;Namratha, K&lt;/author&gt;&lt;author&gt;Byrappa, K&lt;/author&gt;&lt;author&gt;Surendra, DM&lt;/author&gt;&lt;author&gt;Yallappa, S&lt;/author&gt;&lt;author&gt;Hungund, Basavaraj&lt;/author&gt;&lt;/authors&gt;&lt;/contributors&gt;&lt;titles&gt;&lt;title&gt;Surfactant assisted solvothermal synthesis of ZnO nanoparticles and study of their antimicrobial and antioxidant properties&lt;/title&gt;&lt;secondary-title&gt;Journal of materials science &amp;amp; technology&lt;/secondary-title&gt;&lt;/titles&gt;&lt;periodical&gt;&lt;full-title&gt;Journal of Materials Science &amp;amp; Technology&lt;/full-title&gt;&lt;/periodical&gt;&lt;pages&gt;1035-1043&lt;/pages&gt;&lt;volume&gt;34&lt;/volume&gt;&lt;number&gt;6&lt;/number&gt;&lt;dates&gt;&lt;year&gt;2018&lt;/year&gt;&lt;/dates&gt;&lt;isbn&gt;1005-030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9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9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5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Zare&lt;/Author&gt;&lt;Year&gt;2018&lt;/Year&gt;&lt;RecNum&gt;180&lt;/RecNum&gt;&lt;DisplayText&gt;[39]&lt;/DisplayText&gt;&lt;record&gt;&lt;rec-number&gt;180&lt;/rec-number&gt;&lt;foreign-keys&gt;&lt;key app="EN" db-id="dx9e2te59a2xz4e2se9p0fsb20sr9v5t0wtz" timestamp="1712908899"&gt;180&lt;/key&gt;&lt;/foreign-keys&gt;&lt;ref-type name="Journal Article"&gt;17&lt;/ref-type&gt;&lt;contributors&gt;&lt;authors&gt;&lt;author&gt;Zare, Mina&lt;/author&gt;&lt;author&gt;Namratha, K&lt;/author&gt;&lt;author&gt;Byrappa, K&lt;/author&gt;&lt;author&gt;Surendra, DM&lt;/author&gt;&lt;author&gt;Yallappa, S&lt;/author&gt;&lt;author&gt;Hungund, Basavaraj&lt;/author&gt;&lt;/authors&gt;&lt;/contributors&gt;&lt;titles&gt;&lt;title&gt;Surfactant assisted solvothermal synthesis of ZnO nanoparticles and study of their antimicrobial and antioxidant properties&lt;/title&gt;&lt;secondary-title&gt;Journal of materials science &amp;amp; technology&lt;/secondary-title&gt;&lt;/titles&gt;&lt;periodical&gt;&lt;full-title&gt;Journal of Materials Science &amp;amp; Technology&lt;/full-title&gt;&lt;/periodical&gt;&lt;pages&gt;1035-1043&lt;/pages&gt;&lt;volume&gt;34&lt;/volume&gt;&lt;number&gt;6&lt;/number&gt;&lt;dates&gt;&lt;year&gt;2018&lt;/year&gt;&lt;/dates&gt;&lt;isbn&gt;1005-030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39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2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5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3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otelica&lt;/Author&gt;&lt;Year&gt;2023&lt;/Year&gt;&lt;RecNum&gt;182&lt;/RecNum&gt;&lt;DisplayText&gt;[40]&lt;/DisplayText&gt;&lt;record&gt;&lt;rec-number&gt;182&lt;/rec-number&gt;&lt;foreign-keys&gt;&lt;key app="EN" db-id="dx9e2te59a2xz4e2se9p0fsb20sr9v5t0wtz" timestamp="1712911134"&gt;182&lt;/key&gt;&lt;/foreign-keys&gt;&lt;ref-type name="Journal Article"&gt;17&lt;/ref-type&gt;&lt;contributors&gt;&lt;authors&gt;&lt;author&gt;Motelica, Ludmila&lt;/author&gt;&lt;author&gt;Oprea, Ovidiu-Cristian&lt;/author&gt;&lt;author&gt;Vasile, Bogdan-Stefan&lt;/author&gt;&lt;author&gt;Ficai, Anton&lt;/author&gt;&lt;author&gt;Ficai, Denisa&lt;/author&gt;&lt;author&gt;Andronescu, Ecaterina&lt;/author&gt;&lt;author&gt;Holban, Alina Maria&lt;/author&gt;&lt;/authors&gt;&lt;/contributors&gt;&lt;titles&gt;&lt;title&gt;Antibacterial activity of solvothermal obtained zno nanoparticles with different morphology and photocatalytic activity against a dye mixture: Methylene blue, rhodamine b and methyl orange&lt;/title&gt;&lt;secondary-title&gt;International Journal of Molecular Sciences&lt;/secondary-title&gt;&lt;/titles&gt;&lt;periodical&gt;&lt;full-title&gt;International Journal of Molecular Sciences&lt;/full-title&gt;&lt;/periodical&gt;&lt;pages&gt;5677&lt;/pages&gt;&lt;volume&gt;24&lt;/volume&gt;&lt;number&gt;6&lt;/number&gt;&lt;dates&gt;&lt;year&gt;2023&lt;/year&gt;&lt;/dates&gt;&lt;isbn&gt;1422-0067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0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4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5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0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otelica&lt;/Author&gt;&lt;Year&gt;2023&lt;/Year&gt;&lt;RecNum&gt;182&lt;/RecNum&gt;&lt;DisplayText&gt;[40]&lt;/DisplayText&gt;&lt;record&gt;&lt;rec-number&gt;182&lt;/rec-number&gt;&lt;foreign-keys&gt;&lt;key app="EN" db-id="dx9e2te59a2xz4e2se9p0fsb20sr9v5t0wtz" timestamp="1712911134"&gt;182&lt;/key&gt;&lt;/foreign-keys&gt;&lt;ref-type name="Journal Article"&gt;17&lt;/ref-type&gt;&lt;contributors&gt;&lt;authors&gt;&lt;author&gt;Motelica, Ludmila&lt;/author&gt;&lt;author&gt;Oprea, Ovidiu-Cristian&lt;/author&gt;&lt;author&gt;Vasile, Bogdan-Stefan&lt;/author&gt;&lt;author&gt;Ficai, Anton&lt;/author&gt;&lt;author&gt;Ficai, Denisa&lt;/author&gt;&lt;author&gt;Andronescu, Ecaterina&lt;/author&gt;&lt;author&gt;Holban, Alina Maria&lt;/author&gt;&lt;/authors&gt;&lt;/contributors&gt;&lt;titles&gt;&lt;title&gt;Antibacterial activity of solvothermal obtained zno nanoparticles with different morphology and photocatalytic activity against a dye mixture: Methylene blue, rhodamine b and methyl orange&lt;/title&gt;&lt;secondary-title&gt;International Journal of Molecular Sciences&lt;/secondary-title&gt;&lt;/titles&gt;&lt;periodical&gt;&lt;full-title&gt;International Journal of Molecular Sciences&lt;/full-title&gt;&lt;/periodical&gt;&lt;pages&gt;5677&lt;/pages&gt;&lt;volume&gt;24&lt;/volume&gt;&lt;number&gt;6&lt;/number&gt;&lt;dates&gt;&lt;year&gt;2023&lt;/year&gt;&lt;/dates&gt;&lt;isbn&gt;1422-0067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0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36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45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2.13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Nageswara Rao&lt;/Author&gt;&lt;Year&gt;2018&lt;/Year&gt;&lt;RecNum&gt;185&lt;/RecNum&gt;&lt;DisplayText&gt;[41]&lt;/DisplayText&gt;&lt;record&gt;&lt;rec-number&gt;185&lt;/rec-number&gt;&lt;foreign-keys&gt;&lt;key app="EN" db-id="dx9e2te59a2xz4e2se9p0fsb20sr9v5t0wtz" timestamp="1712922181"&gt;185&lt;/key&gt;&lt;/foreign-keys&gt;&lt;ref-type name="Journal Article"&gt;17&lt;/ref-type&gt;&lt;contributors&gt;&lt;authors&gt;&lt;author&gt;Nageswara Rao, Bhuvanagiri&lt;/author&gt;&lt;author&gt;Srinadhu, Endu Sekhar&lt;/author&gt;&lt;author&gt;Madhusudhanrao, Vallabhaneni&lt;/author&gt;&lt;author&gt;Satyanarayana, Nallani&lt;/author&gt;&lt;/authors&gt;&lt;/contributors&gt;&lt;titles&gt;&lt;title&gt;Structural and Optical Studies of ZnO Nanostructures Synthesized by Rapid Microwave Assisted Hydrothermal and Solvothermal Methods&lt;/title&gt;&lt;secondary-title&gt;Transactions of the Indian Ceramic Society&lt;/secondary-title&gt;&lt;/titles&gt;&lt;periodical&gt;&lt;full-title&gt;Transactions of the Indian Ceramic Society&lt;/full-title&gt;&lt;/periodical&gt;&lt;pages&gt;169-174&lt;/pages&gt;&lt;volume&gt;77&lt;/volume&gt;&lt;number&gt;3&lt;/number&gt;&lt;dates&gt;&lt;year&gt;2018&lt;/year&gt;&lt;/dates&gt;&lt;isbn&gt;0371-750X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1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34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votherma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45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5.14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Nageswara Rao&lt;/Author&gt;&lt;Year&gt;2018&lt;/Year&gt;&lt;RecNum&gt;185&lt;/RecNum&gt;&lt;DisplayText&gt;[41]&lt;/DisplayText&gt;&lt;record&gt;&lt;rec-number&gt;185&lt;/rec-number&gt;&lt;foreign-keys&gt;&lt;key app="EN" db-id="dx9e2te59a2xz4e2se9p0fsb20sr9v5t0wtz" timestamp="1712922181"&gt;185&lt;/key&gt;&lt;/foreign-keys&gt;&lt;ref-type name="Journal Article"&gt;17&lt;/ref-type&gt;&lt;contributors&gt;&lt;authors&gt;&lt;author&gt;Nageswara Rao, Bhuvanagiri&lt;/author&gt;&lt;author&gt;Srinadhu, Endu Sekhar&lt;/author&gt;&lt;author&gt;Madhusudhanrao, Vallabhaneni&lt;/author&gt;&lt;author&gt;Satyanarayana, Nallani&lt;/author&gt;&lt;/authors&gt;&lt;/contributors&gt;&lt;titles&gt;&lt;title&gt;Structural and Optical Studies of ZnO Nanostructures Synthesized by Rapid Microwave Assisted Hydrothermal and Solvothermal Methods&lt;/title&gt;&lt;secondary-title&gt;Transactions of the Indian Ceramic Society&lt;/secondary-title&gt;&lt;/titles&gt;&lt;periodical&gt;&lt;full-title&gt;Transactions of the Indian Ceramic Society&lt;/full-title&gt;&lt;/periodical&gt;&lt;pages&gt;169-174&lt;/pages&gt;&lt;volume&gt;77&lt;/volume&gt;&lt;number&gt;3&lt;/number&gt;&lt;dates&gt;&lt;year&gt;2018&lt;/year&gt;&lt;/dates&gt;&lt;isbn&gt;0371-750X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1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16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4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Hydrotherma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9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4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3.67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Nageswara Rao&lt;/Author&gt;&lt;Year&gt;2018&lt;/Year&gt;&lt;RecNum&gt;185&lt;/RecNum&gt;&lt;DisplayText&gt;[41]&lt;/DisplayText&gt;&lt;record&gt;&lt;rec-number&gt;185&lt;/rec-number&gt;&lt;foreign-keys&gt;&lt;key app="EN" db-id="dx9e2te59a2xz4e2se9p0fsb20sr9v5t0wtz" timestamp="1712922181"&gt;185&lt;/key&gt;&lt;/foreign-keys&gt;&lt;ref-type name="Journal Article"&gt;17&lt;/ref-type&gt;&lt;contributors&gt;&lt;authors&gt;&lt;author&gt;Nageswara Rao, Bhuvanagiri&lt;/author&gt;&lt;author&gt;Srinadhu, Endu Sekhar&lt;/author&gt;&lt;author&gt;Madhusudhanrao, Vallabhaneni&lt;/author&gt;&lt;author&gt;Satyanarayana, Nallani&lt;/author&gt;&lt;/authors&gt;&lt;/contributors&gt;&lt;titles&gt;&lt;title&gt;Structural and Optical Studies of ZnO Nanostructures Synthesized by Rapid Microwave Assisted Hydrothermal and Solvothermal Methods&lt;/title&gt;&lt;secondary-title&gt;Transactions of the Indian Ceramic Society&lt;/secondary-title&gt;&lt;/titles&gt;&lt;periodical&gt;&lt;full-title&gt;Transactions of the Indian Ceramic Society&lt;/full-title&gt;&lt;/periodical&gt;&lt;pages&gt;169-174&lt;/pages&gt;&lt;volume&gt;77&lt;/volume&gt;&lt;number&gt;3&lt;/number&gt;&lt;dates&gt;&lt;year&gt;2018&lt;/year&gt;&lt;/dates&gt;&lt;isbn&gt;0371-750X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1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13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4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Hydrotherma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9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4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5.34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4740F3" w:rsidP="004740F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eskin&lt;/Author&gt;&lt;Year&gt;2023&lt;/Year&gt;&lt;RecNum&gt;187&lt;/RecNum&gt;&lt;DisplayText&gt;[42]&lt;/DisplayText&gt;&lt;record&gt;&lt;rec-number&gt;187&lt;/rec-number&gt;&lt;foreign-keys&gt;&lt;key app="EN" db-id="dx9e2te59a2xz4e2se9p0fsb20sr9v5t0wtz" timestamp="1712926469"&gt;187&lt;/key&gt;&lt;/foreign-keys&gt;&lt;ref-type name="Journal Article"&gt;17&lt;/ref-type&gt;&lt;contributors&gt;&lt;authors&gt;&lt;author&gt;Keskin, Zehra Seba&lt;/author&gt;&lt;author&gt;AÇIKEL, Unsal&lt;/author&gt;&lt;/authors&gt;&lt;/contributors&gt;&lt;titles&gt;&lt;title&gt;Biosynthesis, Characterization and Antioxidant Properties of ZnO Nanoparticles Using Punica Granatum Peel Extract as Reducing Agent&lt;/title&gt;&lt;secondary-title&gt;Cumhuriyet Science Journal&lt;/secondary-title&gt;&lt;/titles&gt;&lt;periodical&gt;&lt;full-title&gt;Cumhuriyet Science Journal&lt;/full-title&gt;&lt;/periodical&gt;&lt;pages&gt;90-98&lt;/pages&gt;&lt;volume&gt;44&lt;/volume&gt;&lt;number&gt;1&lt;/number&gt;&lt;dates&gt;&lt;year&gt;2023&lt;/year&gt;&lt;/dates&gt;&lt;isbn&gt;2587-2680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2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2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6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.5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Hydrotherma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9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4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3.04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Truong&lt;/Author&gt;&lt;Year&gt;2022&lt;/Year&gt;&lt;RecNum&gt;188&lt;/RecNum&gt;&lt;DisplayText&gt;[43]&lt;/DisplayText&gt;&lt;record&gt;&lt;rec-number&gt;188&lt;/rec-number&gt;&lt;foreign-keys&gt;&lt;key app="EN" db-id="dx9e2te59a2xz4e2se9p0fsb20sr9v5t0wtz" timestamp="1712926956"&gt;188&lt;/key&gt;&lt;/foreign-keys&gt;&lt;ref-type name="Journal Article"&gt;17&lt;/ref-type&gt;&lt;contributors&gt;&lt;authors&gt;&lt;author&gt;Truong, Thi Thao&lt;/author&gt;&lt;author&gt;Khieu, Thi Tam&lt;/author&gt;&lt;author&gt;Nguyen, Thi Huong Thom&lt;/author&gt;&lt;author&gt;Nguyen, Thuong Tuan&lt;/author&gt;&lt;/authors&gt;&lt;/contributors&gt;&lt;titles&gt;&lt;title&gt;Green Synthesis of ZnO Nanoparticles using Piper chaudocanum L. Leaf Extract: Characterization and its Application in Pb (II) Adsorption&lt;/title&gt;&lt;secondary-title&gt;VNU Journal of Science: Natural Sciences and Technology&lt;/secondary-title&gt;&lt;/titles&gt;&lt;periodical&gt;&lt;full-title&gt;VNU Journal of Science: Natural Sciences and Technology&lt;/full-title&gt;&lt;/periodical&gt;&lt;volume&gt;38&lt;/volume&gt;&lt;number&gt;3&lt;/number&gt;&lt;dates&gt;&lt;year&gt;2022&lt;/year&gt;&lt;/dates&gt;&lt;isbn&gt;2588-1140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3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47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8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5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9.51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ssi&lt;/Author&gt;&lt;Year&gt;2017&lt;/Year&gt;&lt;RecNum&gt;190&lt;/RecNum&gt;&lt;DisplayText&gt;[44]&lt;/DisplayText&gt;&lt;record&gt;&lt;rec-number&gt;190&lt;/rec-number&gt;&lt;foreign-keys&gt;&lt;key app="EN" db-id="dx9e2te59a2xz4e2se9p0fsb20sr9v5t0wtz" timestamp="1712931463"&gt;190&lt;/key&gt;&lt;/foreign-keys&gt;&lt;ref-type name="Journal Article"&gt;17&lt;/ref-type&gt;&lt;contributors&gt;&lt;authors&gt;&lt;author&gt;Assi, Navid&lt;/author&gt;&lt;author&gt;Azar, Parviz Aberoomand&lt;/author&gt;&lt;author&gt;Tehrani, Mohammad Saber&lt;/author&gt;&lt;author&gt;Husain, Syed Waqif&lt;/author&gt;&lt;author&gt;Darwish, Maher&lt;/author&gt;&lt;author&gt;Pourmand, Sanaz&lt;/author&gt;&lt;/authors&gt;&lt;/contributors&gt;&lt;titles&gt;&lt;title&gt;Synthesis of ZnO-nanoparticles by microwave assisted sol-gel method and its role in photocatalytic degradation of food dye Tartrazine (Acid Yellow 23)&lt;/title&gt;&lt;secondary-title&gt;International Journal of Nano Dimension&lt;/secondary-title&gt;&lt;/titles&gt;&lt;periodical&gt;&lt;full-title&gt;International Journal of Nano Dimension&lt;/full-title&gt;&lt;/periodical&gt;&lt;pages&gt;241-249&lt;/pages&gt;&lt;volume&gt;8&lt;/volume&gt;&lt;number&gt;3&lt;/number&gt;&lt;dates&gt;&lt;year&gt;2017&lt;/year&gt;&lt;/dates&gt;&lt;isbn&gt;2008-8868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4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9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8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0.6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bdullah&lt;/Author&gt;&lt;Year&gt;2020&lt;/Year&gt;&lt;RecNum&gt;191&lt;/RecNum&gt;&lt;DisplayText&gt;[45]&lt;/DisplayText&gt;&lt;record&gt;&lt;rec-number&gt;191&lt;/rec-number&gt;&lt;foreign-keys&gt;&lt;key app="EN" db-id="dx9e2te59a2xz4e2se9p0fsb20sr9v5t0wtz" timestamp="1712932435"&gt;191&lt;/key&gt;&lt;/foreign-keys&gt;&lt;ref-type name="Journal Article"&gt;17&lt;/ref-type&gt;&lt;contributors&gt;&lt;authors&gt;&lt;author&gt;Abdullah, FH&lt;/author&gt;&lt;author&gt;Bakar, NHH Abu&lt;/author&gt;&lt;author&gt;Bakar, M Abu&lt;/author&gt;&lt;/authors&gt;&lt;/contributors&gt;&lt;titles&gt;&lt;title&gt;Low temperature biosynthesis of crystalline zinc oxide nanoparticles from Musa acuminata peel extract for visible-light degradation of methylene blue&lt;/title&gt;&lt;secondary-title&gt;Optik&lt;/secondary-title&gt;&lt;/titles&gt;&lt;periodical&gt;&lt;full-title&gt;Optik&lt;/full-title&gt;&lt;/periodical&gt;&lt;pages&gt;164279&lt;/pages&gt;&lt;volume&gt;206&lt;/volume&gt;&lt;dates&gt;&lt;year&gt;2020&lt;/year&gt;&lt;/dates&gt;&lt;isbn&gt;0030-4026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5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7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5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6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bdullah&lt;/Author&gt;&lt;Year&gt;2020&lt;/Year&gt;&lt;RecNum&gt;191&lt;/RecNum&gt;&lt;DisplayText&gt;[45]&lt;/DisplayText&gt;&lt;record&gt;&lt;rec-number&gt;191&lt;/rec-number&gt;&lt;foreign-keys&gt;&lt;key app="EN" db-id="dx9e2te59a2xz4e2se9p0fsb20sr9v5t0wtz" timestamp="1712932435"&gt;191&lt;/key&gt;&lt;/foreign-keys&gt;&lt;ref-type name="Journal Article"&gt;17&lt;/ref-type&gt;&lt;contributors&gt;&lt;authors&gt;&lt;author&gt;Abdullah, FH&lt;/author&gt;&lt;author&gt;Bakar, NHH Abu&lt;/author&gt;&lt;author&gt;Bakar, M Abu&lt;/author&gt;&lt;/authors&gt;&lt;/contributors&gt;&lt;titles&gt;&lt;title&gt;Low temperature biosynthesis of crystalline zinc oxide nanoparticles from Musa acuminata peel extract for visible-light degradation of methylene blue&lt;/title&gt;&lt;secondary-title&gt;Optik&lt;/secondary-title&gt;&lt;/titles&gt;&lt;periodical&gt;&lt;full-title&gt;Optik&lt;/full-title&gt;&lt;/periodical&gt;&lt;pages&gt;164279&lt;/pages&gt;&lt;volume&gt;206&lt;/volume&gt;&lt;dates&gt;&lt;year&gt;2020&lt;/year&gt;&lt;/dates&gt;&lt;isbn&gt;0030-4026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5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0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02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bdullah&lt;/Author&gt;&lt;Year&gt;2020&lt;/Year&gt;&lt;RecNum&gt;191&lt;/RecNum&gt;&lt;DisplayText&gt;[45]&lt;/DisplayText&gt;&lt;record&gt;&lt;rec-number&gt;191&lt;/rec-number&gt;&lt;foreign-keys&gt;&lt;key app="EN" db-id="dx9e2te59a2xz4e2se9p0fsb20sr9v5t0wtz" timestamp="1712932435"&gt;191&lt;/key&gt;&lt;/foreign-keys&gt;&lt;ref-type name="Journal Article"&gt;17&lt;/ref-type&gt;&lt;contributors&gt;&lt;authors&gt;&lt;author&gt;Abdullah, FH&lt;/author&gt;&lt;author&gt;Bakar, NHH Abu&lt;/author&gt;&lt;author&gt;Bakar, M Abu&lt;/author&gt;&lt;/authors&gt;&lt;/contributors&gt;&lt;titles&gt;&lt;title&gt;Low temperature biosynthesis of crystalline zinc oxide nanoparticles from Musa acuminata peel extract for visible-light degradation of methylene blue&lt;/title&gt;&lt;secondary-title&gt;Optik&lt;/secondary-title&gt;&lt;/titles&gt;&lt;periodical&gt;&lt;full-title&gt;Optik&lt;/full-title&gt;&lt;/periodical&gt;&lt;pages&gt;164279&lt;/pages&gt;&lt;volume&gt;206&lt;/volume&gt;&lt;dates&gt;&lt;year&gt;2020&lt;/year&gt;&lt;/dates&gt;&lt;isbn&gt;0030-4026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5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08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1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02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3.3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Vidya&lt;/Author&gt;&lt;Year&gt;2017&lt;/Year&gt;&lt;RecNum&gt;192&lt;/RecNum&gt;&lt;DisplayText&gt;[46]&lt;/DisplayText&gt;&lt;record&gt;&lt;rec-number&gt;192&lt;/rec-number&gt;&lt;foreign-keys&gt;&lt;key app="EN" db-id="dx9e2te59a2xz4e2se9p0fsb20sr9v5t0wtz" timestamp="1712933429"&gt;192&lt;/key&gt;&lt;/foreign-keys&gt;&lt;ref-type name="Journal Article"&gt;17&lt;/ref-type&gt;&lt;contributors&gt;&lt;authors&gt;&lt;author&gt;Vidya, C&lt;/author&gt;&lt;author&gt;Manjunatha, C&lt;/author&gt;&lt;author&gt;Chandraprabha, MN&lt;/author&gt;&lt;author&gt;Rajshekar, Megha&lt;/author&gt;&lt;author&gt;MAL, Antony Raj&lt;/author&gt;&lt;/authors&gt;&lt;/contributors&gt;&lt;titles&gt;&lt;title&gt;Hazard free green synthesis of ZnO nano-photo-catalyst using Artocarpus Heterophyllus leaf extract for the degradation of Congo red dye in water treatment applications&lt;/title&gt;&lt;secondary-title&gt;Journal of Environmental Chemical Engineering&lt;/secondary-title&gt;&lt;/titles&gt;&lt;periodical&gt;&lt;full-title&gt;Journal of Environmental Chemical Engineering&lt;/full-title&gt;&lt;/periodical&gt;&lt;pages&gt;3172-3180&lt;/pages&gt;&lt;volume&gt;5&lt;/volume&gt;&lt;number&gt;4&lt;/number&gt;&lt;dates&gt;&lt;year&gt;2017&lt;/year&gt;&lt;/dates&gt;&lt;isbn&gt;2213-3437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6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4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02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0.7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Vidya&lt;/Author&gt;&lt;Year&gt;2017&lt;/Year&gt;&lt;RecNum&gt;192&lt;/RecNum&gt;&lt;DisplayText&gt;[46]&lt;/DisplayText&gt;&lt;record&gt;&lt;rec-number&gt;192&lt;/rec-number&gt;&lt;foreign-keys&gt;&lt;key app="EN" db-id="dx9e2te59a2xz4e2se9p0fsb20sr9v5t0wtz" timestamp="1712933429"&gt;192&lt;/key&gt;&lt;/foreign-keys&gt;&lt;ref-type name="Journal Article"&gt;17&lt;/ref-type&gt;&lt;contributors&gt;&lt;authors&gt;&lt;author&gt;Vidya, C&lt;/author&gt;&lt;author&gt;Manjunatha, C&lt;/author&gt;&lt;author&gt;Chandraprabha, MN&lt;/author&gt;&lt;author&gt;Rajshekar, Megha&lt;/author&gt;&lt;author&gt;MAL, Antony Raj&lt;/author&gt;&lt;/authors&gt;&lt;/contributors&gt;&lt;titles&gt;&lt;title&gt;Hazard free green synthesis of ZnO nano-photo-catalyst using Artocarpus Heterophyllus leaf extract for the degradation of Congo red dye in water treatment applications&lt;/title&gt;&lt;secondary-title&gt;Journal of Environmental Chemical Engineering&lt;/secondary-title&gt;&lt;/titles&gt;&lt;periodical&gt;&lt;full-title&gt;Journal of Environmental Chemical Engineering&lt;/full-title&gt;&lt;/periodical&gt;&lt;pages&gt;3172-3180&lt;/pages&gt;&lt;volume&gt;5&lt;/volume&gt;&lt;number&gt;4&lt;/number&gt;&lt;dates&gt;&lt;year&gt;2017&lt;/year&gt;&lt;/dates&gt;&lt;isbn&gt;2213-3437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6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42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4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.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Vidya&lt;/Author&gt;&lt;Year&gt;2017&lt;/Year&gt;&lt;RecNum&gt;192&lt;/RecNum&gt;&lt;DisplayText&gt;[46]&lt;/DisplayText&gt;&lt;record&gt;&lt;rec-number&gt;192&lt;/rec-number&gt;&lt;foreign-keys&gt;&lt;key app="EN" db-id="dx9e2te59a2xz4e2se9p0fsb20sr9v5t0wtz" timestamp="1712933429"&gt;192&lt;/key&gt;&lt;/foreign-keys&gt;&lt;ref-type name="Journal Article"&gt;17&lt;/ref-type&gt;&lt;contributors&gt;&lt;authors&gt;&lt;author&gt;Vidya, C&lt;/author&gt;&lt;author&gt;Manjunatha, C&lt;/author&gt;&lt;author&gt;Chandraprabha, MN&lt;/author&gt;&lt;author&gt;Rajshekar, Megha&lt;/author&gt;&lt;author&gt;MAL, Antony Raj&lt;/author&gt;&lt;/authors&gt;&lt;/contributors&gt;&lt;titles&gt;&lt;title&gt;Hazard free green synthesis of ZnO nano-photo-catalyst using Artocarpus Heterophyllus leaf extract for the degradation of Congo red dye in water treatment applications&lt;/title&gt;&lt;secondary-title&gt;Journal of Environmental Chemical Engineering&lt;/secondary-title&gt;&lt;/titles&gt;&lt;periodical&gt;&lt;full-title&gt;Journal of Environmental Chemical Engineering&lt;/full-title&gt;&lt;/periodical&gt;&lt;pages&gt;3172-3180&lt;/pages&gt;&lt;volume&gt;5&lt;/volume&gt;&lt;number&gt;4&lt;/number&gt;&lt;dates&gt;&lt;year&gt;2017&lt;/year&gt;&lt;/dates&gt;&lt;isbn&gt;2213-3437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6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8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4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0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Haque&lt;/Author&gt;&lt;Year&gt;2020&lt;/Year&gt;&lt;RecNum&gt;197&lt;/RecNum&gt;&lt;DisplayText&gt;[47]&lt;/DisplayText&gt;&lt;record&gt;&lt;rec-number&gt;197&lt;/rec-number&gt;&lt;foreign-keys&gt;&lt;key app="EN" db-id="dx9e2te59a2xz4e2se9p0fsb20sr9v5t0wtz" timestamp="1713334750"&gt;197&lt;/key&gt;&lt;/foreign-keys&gt;&lt;ref-type name="Journal Article"&gt;17&lt;/ref-type&gt;&lt;contributors&gt;&lt;authors&gt;&lt;author&gt;Haque, Md Jahidul&lt;/author&gt;&lt;author&gt;Bellah, Md Masum&lt;/author&gt;&lt;author&gt;Hassan, Md Rakibu&lt;/author&gt;&lt;author&gt;Rahman, Suhanur&lt;/author&gt;&lt;/authors&gt;&lt;/contributors&gt;&lt;titles&gt;&lt;title&gt;Synthesis of ZnO nanoparticles by two different methods &amp;amp; comparison of their structural, antibacterial, photocatalytic and optical properties&lt;/title&gt;&lt;secondary-title&gt;Nano Express&lt;/secondary-title&gt;&lt;/titles&gt;&lt;periodical&gt;&lt;full-title&gt;Nano Express&lt;/full-title&gt;&lt;/periodical&gt;&lt;pages&gt;010007&lt;/pages&gt;&lt;volume&gt;1&lt;/volume&gt;&lt;number&gt;1&lt;/number&gt;&lt;dates&gt;&lt;year&gt;2020&lt;/year&gt;&lt;/dates&gt;&lt;isbn&gt;2632-959X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7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4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2.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Haque&lt;/Author&gt;&lt;Year&gt;2020&lt;/Year&gt;&lt;RecNum&gt;197&lt;/RecNum&gt;&lt;DisplayText&gt;[47]&lt;/DisplayText&gt;&lt;record&gt;&lt;rec-number&gt;197&lt;/rec-number&gt;&lt;foreign-keys&gt;&lt;key app="EN" db-id="dx9e2te59a2xz4e2se9p0fsb20sr9v5t0wtz" timestamp="1713334750"&gt;197&lt;/key&gt;&lt;/foreign-keys&gt;&lt;ref-type name="Journal Article"&gt;17&lt;/ref-type&gt;&lt;contributors&gt;&lt;authors&gt;&lt;author&gt;Haque, Md Jahidul&lt;/author&gt;&lt;author&gt;Bellah, Md Masum&lt;/author&gt;&lt;author&gt;Hassan, Md Rakibu&lt;/author&gt;&lt;author&gt;Rahman, Suhanur&lt;/author&gt;&lt;/authors&gt;&lt;/contributors&gt;&lt;titles&gt;&lt;title&gt;Synthesis of ZnO nanoparticles by two different methods &amp;amp; comparison of their structural, antibacterial, photocatalytic and optical properties&lt;/title&gt;&lt;secondary-title&gt;Nano Express&lt;/secondary-title&gt;&lt;/titles&gt;&lt;periodical&gt;&lt;full-title&gt;Nano Express&lt;/full-title&gt;&lt;/periodical&gt;&lt;pages&gt;010007&lt;/pages&gt;&lt;volume&gt;1&lt;/volume&gt;&lt;number&gt;1&lt;/number&gt;&lt;dates&gt;&lt;year&gt;2020&lt;/year&gt;&lt;/dates&gt;&lt;isbn&gt;2632-959X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7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3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3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6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3.2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Ganesan&lt;/Author&gt;&lt;Year&gt;2020&lt;/Year&gt;&lt;RecNum&gt;198&lt;/RecNum&gt;&lt;DisplayText&gt;[48]&lt;/DisplayText&gt;&lt;record&gt;&lt;rec-number&gt;198&lt;/rec-number&gt;&lt;foreign-keys&gt;&lt;key app="EN" db-id="dx9e2te59a2xz4e2se9p0fsb20sr9v5t0wtz" timestamp="1713334796"&gt;198&lt;/key&gt;&lt;/foreign-keys&gt;&lt;ref-type name="Journal Article"&gt;17&lt;/ref-type&gt;&lt;contributors&gt;&lt;authors&gt;&lt;author&gt;Ganesan, V&lt;/author&gt;&lt;author&gt;Hariram, M&lt;/author&gt;&lt;author&gt;Vivekanandhan, S&lt;/author&gt;&lt;author&gt;Muthuramkumar, S&lt;/author&gt;&lt;/authors&gt;&lt;/contributors&gt;&lt;titles&gt;&lt;title&gt;Periconium sp.(endophytic fungi) extract mediated sol-gel synthesis of ZnO nanoparticles for antimicrobial and antioxidant applications&lt;/title&gt;&lt;secondary-title&gt;Materials Science in Semiconductor Processing&lt;/secondary-title&gt;&lt;/titles&gt;&lt;periodical&gt;&lt;full-title&gt;Materials Science in Semiconductor Processing&lt;/full-title&gt;&lt;/periodical&gt;&lt;pages&gt;104739&lt;/pages&gt;&lt;volume&gt;105&lt;/volume&gt;&lt;dates&gt;&lt;year&gt;2020&lt;/year&gt;&lt;/dates&gt;&lt;isbn&gt;1369-8001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3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.97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Lal&lt;/Author&gt;&lt;Year&gt;2023&lt;/Year&gt;&lt;RecNum&gt;199&lt;/RecNum&gt;&lt;DisplayText&gt;[49]&lt;/DisplayText&gt;&lt;record&gt;&lt;rec-number&gt;199&lt;/rec-number&gt;&lt;foreign-keys&gt;&lt;key app="EN" db-id="dx9e2te59a2xz4e2se9p0fsb20sr9v5t0wtz" timestamp="1713334845"&gt;199&lt;/key&gt;&lt;/foreign-keys&gt;&lt;ref-type name="Journal Article"&gt;17&lt;/ref-type&gt;&lt;contributors&gt;&lt;authors&gt;&lt;author&gt;Lal, Manmohan&lt;/author&gt;&lt;author&gt;Sharma, Praveen&lt;/author&gt;&lt;author&gt;Singh, Lakhvinder&lt;/author&gt;&lt;author&gt;Ram, Chhotu&lt;/author&gt;&lt;/authors&gt;&lt;/contributors&gt;&lt;titles&gt;&lt;title&gt;Photocatalytic degradation of hazardous Rhodamine B dye using sol-gel mediated ultrasonic hydrothermal synthesized of ZnO nanoparticles&lt;/title&gt;&lt;secondary-title&gt;Results in Engineering&lt;/secondary-title&gt;&lt;/titles&gt;&lt;periodical&gt;&lt;full-title&gt;Results in Engineering&lt;/full-title&gt;&lt;/periodical&gt;&lt;pages&gt;100890&lt;/pages&gt;&lt;volume&gt;17&lt;/volume&gt;&lt;dates&gt;&lt;year&gt;2023&lt;/year&gt;&lt;/dates&gt;&lt;isbn&gt;2590-1230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9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9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Lal&lt;/Author&gt;&lt;Year&gt;2023&lt;/Year&gt;&lt;RecNum&gt;199&lt;/RecNum&gt;&lt;DisplayText&gt;[49]&lt;/DisplayText&gt;&lt;record&gt;&lt;rec-number&gt;199&lt;/rec-number&gt;&lt;foreign-keys&gt;&lt;key app="EN" db-id="dx9e2te59a2xz4e2se9p0fsb20sr9v5t0wtz" timestamp="1713334845"&gt;199&lt;/key&gt;&lt;/foreign-keys&gt;&lt;ref-type name="Journal Article"&gt;17&lt;/ref-type&gt;&lt;contributors&gt;&lt;authors&gt;&lt;author&gt;Lal, Manmohan&lt;/author&gt;&lt;author&gt;Sharma, Praveen&lt;/author&gt;&lt;author&gt;Singh, Lakhvinder&lt;/author&gt;&lt;author&gt;Ram, Chhotu&lt;/author&gt;&lt;/authors&gt;&lt;/contributors&gt;&lt;titles&gt;&lt;title&gt;Photocatalytic degradation of hazardous Rhodamine B dye using sol-gel mediated ultrasonic hydrothermal synthesized of ZnO nanoparticles&lt;/title&gt;&lt;secondary-title&gt;Results in Engineering&lt;/secondary-title&gt;&lt;/titles&gt;&lt;periodical&gt;&lt;full-title&gt;Results in Engineering&lt;/full-title&gt;&lt;/periodical&gt;&lt;pages&gt;100890&lt;/pages&gt;&lt;volume&gt;17&lt;/volume&gt;&lt;dates&gt;&lt;year&gt;2023&lt;/year&gt;&lt;/dates&gt;&lt;isbn&gt;2590-1230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9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6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9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Hydrotherma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1.13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Lal&lt;/Author&gt;&lt;Year&gt;2023&lt;/Year&gt;&lt;RecNum&gt;199&lt;/RecNum&gt;&lt;DisplayText&gt;[49]&lt;/DisplayText&gt;&lt;record&gt;&lt;rec-number&gt;199&lt;/rec-number&gt;&lt;foreign-keys&gt;&lt;key app="EN" db-id="dx9e2te59a2xz4e2se9p0fsb20sr9v5t0wtz" timestamp="1713334845"&gt;199&lt;/key&gt;&lt;/foreign-keys&gt;&lt;ref-type name="Journal Article"&gt;17&lt;/ref-type&gt;&lt;contributors&gt;&lt;authors&gt;&lt;author&gt;Lal, Manmohan&lt;/author&gt;&lt;author&gt;Sharma, Praveen&lt;/author&gt;&lt;author&gt;Singh, Lakhvinder&lt;/author&gt;&lt;author&gt;Ram, Chhotu&lt;/author&gt;&lt;/authors&gt;&lt;/contributors&gt;&lt;titles&gt;&lt;title&gt;Photocatalytic degradation of hazardous Rhodamine B dye using sol-gel mediated ultrasonic hydrothermal synthesized of ZnO nanoparticles&lt;/title&gt;&lt;secondary-title&gt;Results in Engineering&lt;/secondary-title&gt;&lt;/titles&gt;&lt;periodical&gt;&lt;full-title&gt;Results in Engineering&lt;/full-title&gt;&lt;/periodical&gt;&lt;pages&gt;100890&lt;/pages&gt;&lt;volume&gt;17&lt;/volume&gt;&lt;dates&gt;&lt;year&gt;2023&lt;/year&gt;&lt;/dates&gt;&lt;isbn&gt;2590-1230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49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9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Hydrotherma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8.59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Saridewi&lt;/Author&gt;&lt;Year&gt;2023&lt;/Year&gt;&lt;RecNum&gt;200&lt;/RecNum&gt;&lt;DisplayText&gt;[50]&lt;/DisplayText&gt;&lt;record&gt;&lt;rec-number&gt;200&lt;/rec-number&gt;&lt;foreign-keys&gt;&lt;key app="EN" db-id="dx9e2te59a2xz4e2se9p0fsb20sr9v5t0wtz" timestamp="1713334909"&gt;200&lt;/key&gt;&lt;/foreign-keys&gt;&lt;ref-type name="Journal Article"&gt;17&lt;/ref-type&gt;&lt;contributors&gt;&lt;authors&gt;&lt;author&gt;Saridewi, Nanda&lt;/author&gt;&lt;author&gt;Rustanti, Selviana&lt;/author&gt;&lt;author&gt;Zulys, Agustino&lt;/author&gt;&lt;author&gt;Nurbayti, Siti&lt;/author&gt;&lt;author&gt;Aziz, Isalmi&lt;/author&gt;&lt;author&gt;Adawiah, Adawiah&lt;/author&gt;&lt;/authors&gt;&lt;/contributors&gt;&lt;titles&gt;&lt;title&gt;Synthesis of ZnO Nanoparticle using Lidah Mertua (Sansevieria trifasciata) Extract through Sol-Gel Method and Its Application for Methylene Blue Photodegradation&lt;/title&gt;&lt;secondary-title&gt;Bulletin of Chemical Reaction Engineering &amp;amp; Catalysis&lt;/secondary-title&gt;&lt;/titles&gt;&lt;periodical&gt;&lt;full-title&gt;Bulletin of Chemical Reaction Engineering &amp;amp; Catalysis&lt;/full-title&gt;&lt;/periodical&gt;&lt;pages&gt;375-385&lt;/pages&gt;&lt;volume&gt;18&lt;/volume&gt;&lt;number&gt;3&lt;/number&gt;&lt;dates&gt;&lt;year&gt;2023&lt;/year&gt;&lt;/dates&gt;&lt;isbn&gt;1978-2993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0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3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5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Hydrotherma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2.41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umar&lt;/Author&gt;&lt;Year&gt;2023&lt;/Year&gt;&lt;RecNum&gt;204&lt;/RecNum&gt;&lt;DisplayText&gt;[51]&lt;/DisplayText&gt;&lt;record&gt;&lt;rec-number&gt;204&lt;/rec-number&gt;&lt;foreign-keys&gt;&lt;key app="EN" db-id="dx9e2te59a2xz4e2se9p0fsb20sr9v5t0wtz" timestamp="1713335104"&gt;204&lt;/key&gt;&lt;/foreign-keys&gt;&lt;ref-type name="Journal Article"&gt;17&lt;/ref-type&gt;&lt;contributors&gt;&lt;authors&gt;&lt;author&gt;Kumar, Deepak&lt;/author&gt;&lt;author&gt;Singh, Rajveer&lt;/author&gt;&lt;author&gt;Gautam, Meenakshi&lt;/author&gt;&lt;/authors&gt;&lt;/contributors&gt;&lt;titles&gt;&lt;title&gt;Impact of surfactant-assisted synthesis on the structural, optical, and dielectric characteristics of ZnO nanoparticles&lt;/title&gt;&lt;secondary-title&gt;Nano Express&lt;/secondary-title&gt;&lt;/titles&gt;&lt;periodical&gt;&lt;full-title&gt;Nano Express&lt;/full-title&gt;&lt;/periodical&gt;&lt;pages&gt;015002&lt;/pages&gt;&lt;volume&gt;5&lt;/volume&gt;&lt;number&gt;1&lt;/number&gt;&lt;dates&gt;&lt;year&gt;2023&lt;/year&gt;&lt;/dates&gt;&lt;isbn&gt;2632-959X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1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1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5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5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9.32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umar&lt;/Author&gt;&lt;Year&gt;2023&lt;/Year&gt;&lt;RecNum&gt;204&lt;/RecNum&gt;&lt;DisplayText&gt;[51]&lt;/DisplayText&gt;&lt;record&gt;&lt;rec-number&gt;204&lt;/rec-number&gt;&lt;foreign-keys&gt;&lt;key app="EN" db-id="dx9e2te59a2xz4e2se9p0fsb20sr9v5t0wtz" timestamp="1713335104"&gt;204&lt;/key&gt;&lt;/foreign-keys&gt;&lt;ref-type name="Journal Article"&gt;17&lt;/ref-type&gt;&lt;contributors&gt;&lt;authors&gt;&lt;author&gt;Kumar, Deepak&lt;/author&gt;&lt;author&gt;Singh, Rajveer&lt;/author&gt;&lt;author&gt;Gautam, Meenakshi&lt;/author&gt;&lt;/authors&gt;&lt;/contributors&gt;&lt;titles&gt;&lt;title&gt;Impact of surfactant-assisted synthesis on the structural, optical, and dielectric characteristics of ZnO nanoparticles&lt;/title&gt;&lt;secondary-title&gt;Nano Express&lt;/secondary-title&gt;&lt;/titles&gt;&lt;periodical&gt;&lt;full-title&gt;Nano Express&lt;/full-title&gt;&lt;/periodical&gt;&lt;pages&gt;015002&lt;/pages&gt;&lt;volume&gt;5&lt;/volume&gt;&lt;number&gt;1&lt;/number&gt;&lt;dates&gt;&lt;year&gt;2023&lt;/year&gt;&lt;/dates&gt;&lt;isbn&gt;2632-959X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1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9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2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Samy&lt;/Author&gt;&lt;Year&gt;2019&lt;/Year&gt;&lt;RecNum&gt;205&lt;/RecNum&gt;&lt;DisplayText&gt;[52]&lt;/DisplayText&gt;&lt;record&gt;&lt;rec-number&gt;205&lt;/rec-number&gt;&lt;foreign-keys&gt;&lt;key app="EN" db-id="dx9e2te59a2xz4e2se9p0fsb20sr9v5t0wtz" timestamp="1713335158"&gt;205&lt;/key&gt;&lt;/foreign-keys&gt;&lt;ref-type name="Journal Article"&gt;17&lt;/ref-type&gt;&lt;contributors&gt;&lt;authors&gt;&lt;author&gt;Samy, Ahmed&lt;/author&gt;&lt;author&gt;El-Sherbiny, Amal E&lt;/author&gt;&lt;author&gt;Menazea, AA&lt;/author&gt;&lt;/authors&gt;&lt;/contributors&gt;&lt;titles&gt;&lt;title&gt;Green synthesis of high impact zinc oxide nanoparticles&lt;/title&gt;&lt;secondary-title&gt;Egyptian Journal of Chemistry&lt;/secondary-title&gt;&lt;/titles&gt;&lt;periodical&gt;&lt;full-title&gt;Egyptian Journal of Chemistry&lt;/full-title&gt;&lt;/periodical&gt;&lt;pages&gt;29-37&lt;/pages&gt;&lt;volume&gt;62&lt;/volume&gt;&lt;number&gt;The First International Conference on Molecular Modeling and Spectroscopy 19-22 February, 2019&lt;/number&gt;&lt;dates&gt;&lt;year&gt;2019&lt;/year&gt;&lt;/dates&gt;&lt;isbn&gt;0449-2285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2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2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2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7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Samy&lt;/Author&gt;&lt;Year&gt;2019&lt;/Year&gt;&lt;RecNum&gt;205&lt;/RecNum&gt;&lt;DisplayText&gt;[52]&lt;/DisplayText&gt;&lt;record&gt;&lt;rec-number&gt;205&lt;/rec-number&gt;&lt;foreign-keys&gt;&lt;key app="EN" db-id="dx9e2te59a2xz4e2se9p0fsb20sr9v5t0wtz" timestamp="1713335158"&gt;205&lt;/key&gt;&lt;/foreign-keys&gt;&lt;ref-type name="Journal Article"&gt;17&lt;/ref-type&gt;&lt;contributors&gt;&lt;authors&gt;&lt;author&gt;Samy, Ahmed&lt;/author&gt;&lt;author&gt;El-Sherbiny, Amal E&lt;/author&gt;&lt;author&gt;Menazea, AA&lt;/author&gt;&lt;/authors&gt;&lt;/contributors&gt;&lt;titles&gt;&lt;title&gt;Green synthesis of high impact zinc oxide nanoparticles&lt;/title&gt;&lt;secondary-title&gt;Egyptian Journal of Chemistry&lt;/secondary-title&gt;&lt;/titles&gt;&lt;periodical&gt;&lt;full-title&gt;Egyptian Journal of Chemistry&lt;/full-title&gt;&lt;/periodical&gt;&lt;pages&gt;29-37&lt;/pages&gt;&lt;volume&gt;62&lt;/volume&gt;&lt;number&gt;The First International Conference on Molecular Modeling and Spectroscopy 19-22 February, 2019&lt;/number&gt;&lt;dates&gt;&lt;year&gt;2019&lt;/year&gt;&lt;/dates&gt;&lt;isbn&gt;0449-2285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2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</w:p>
        </w:tc>
        <w:tc>
          <w:tcPr>
            <w:tcW w:w="42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3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lastRenderedPageBreak/>
              <w:fldChar w:fldCharType="begin"/>
            </w:r>
            <w:r>
              <w:rPr>
                <w:sz w:val="18"/>
              </w:rPr>
              <w:instrText xml:space="preserve"> ADDIN EN.CITE &lt;EndNote&gt;&lt;Cite&gt;&lt;Author&gt;Nguyena&lt;/Author&gt;&lt;Year&gt;2023&lt;/Year&gt;&lt;RecNum&gt;207&lt;/RecNum&gt;&lt;DisplayText&gt;[53]&lt;/DisplayText&gt;&lt;record&gt;&lt;rec-number&gt;207&lt;/rec-number&gt;&lt;foreign-keys&gt;&lt;key app="EN" db-id="dx9e2te59a2xz4e2se9p0fsb20sr9v5t0wtz" timestamp="1713335265"&gt;207&lt;/key&gt;&lt;/foreign-keys&gt;&lt;ref-type name="Journal Article"&gt;17&lt;/ref-type&gt;&lt;contributors&gt;&lt;authors&gt;&lt;author&gt;Nguyena, NT&lt;/author&gt;&lt;author&gt;Nguyen, VA&lt;/author&gt;&lt;/authors&gt;&lt;/contributors&gt;&lt;titles&gt;&lt;title&gt;Ultrasound-assisted sol-gel synthesis, characterization, and photocatalytic application of ZnO nanoparticles&lt;/title&gt;&lt;secondary-title&gt;Digest Journal of Nanomaterials &amp;amp; Biostructures (DJNB)&lt;/secondary-title&gt;&lt;/titles&gt;&lt;periodical&gt;&lt;full-title&gt;Digest Journal of Nanomaterials &amp;amp; Biostructures (DJNB)&lt;/full-title&gt;&lt;/periodical&gt;&lt;volume&gt;18&lt;/volume&gt;&lt;number&gt;3&lt;/number&gt;&lt;dates&gt;&lt;year&gt;2023&lt;/year&gt;&lt;/dates&gt;&lt;isbn&gt;1842-358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3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69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1.76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Nguyena&lt;/Author&gt;&lt;Year&gt;2023&lt;/Year&gt;&lt;RecNum&gt;207&lt;/RecNum&gt;&lt;DisplayText&gt;[53]&lt;/DisplayText&gt;&lt;record&gt;&lt;rec-number&gt;207&lt;/rec-number&gt;&lt;foreign-keys&gt;&lt;key app="EN" db-id="dx9e2te59a2xz4e2se9p0fsb20sr9v5t0wtz" timestamp="1713335265"&gt;207&lt;/key&gt;&lt;/foreign-keys&gt;&lt;ref-type name="Journal Article"&gt;17&lt;/ref-type&gt;&lt;contributors&gt;&lt;authors&gt;&lt;author&gt;Nguyena, NT&lt;/author&gt;&lt;author&gt;Nguyen, VA&lt;/author&gt;&lt;/authors&gt;&lt;/contributors&gt;&lt;titles&gt;&lt;title&gt;Ultrasound-assisted sol-gel synthesis, characterization, and photocatalytic application of ZnO nanoparticles&lt;/title&gt;&lt;secondary-title&gt;Digest Journal of Nanomaterials &amp;amp; Biostructures (DJNB)&lt;/secondary-title&gt;&lt;/titles&gt;&lt;periodical&gt;&lt;full-title&gt;Digest Journal of Nanomaterials &amp;amp; Biostructures (DJNB)&lt;/full-title&gt;&lt;/periodical&gt;&lt;volume&gt;18&lt;/volume&gt;&lt;number&gt;3&lt;/number&gt;&lt;dates&gt;&lt;year&gt;2023&lt;/year&gt;&lt;/dates&gt;&lt;isbn&gt;1842-358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3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57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.72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Nguyena&lt;/Author&gt;&lt;Year&gt;2023&lt;/Year&gt;&lt;RecNum&gt;207&lt;/RecNum&gt;&lt;DisplayText&gt;[53]&lt;/DisplayText&gt;&lt;record&gt;&lt;rec-number&gt;207&lt;/rec-number&gt;&lt;foreign-keys&gt;&lt;key app="EN" db-id="dx9e2te59a2xz4e2se9p0fsb20sr9v5t0wtz" timestamp="1713335265"&gt;207&lt;/key&gt;&lt;/foreign-keys&gt;&lt;ref-type name="Journal Article"&gt;17&lt;/ref-type&gt;&lt;contributors&gt;&lt;authors&gt;&lt;author&gt;Nguyena, NT&lt;/author&gt;&lt;author&gt;Nguyen, VA&lt;/author&gt;&lt;/authors&gt;&lt;/contributors&gt;&lt;titles&gt;&lt;title&gt;Ultrasound-assisted sol-gel synthesis, characterization, and photocatalytic application of ZnO nanoparticles&lt;/title&gt;&lt;secondary-title&gt;Digest Journal of Nanomaterials &amp;amp; Biostructures (DJNB)&lt;/secondary-title&gt;&lt;/titles&gt;&lt;periodical&gt;&lt;full-title&gt;Digest Journal of Nanomaterials &amp;amp; Biostructures (DJNB)&lt;/full-title&gt;&lt;/periodical&gt;&lt;volume&gt;18&lt;/volume&gt;&lt;number&gt;3&lt;/number&gt;&lt;dates&gt;&lt;year&gt;2023&lt;/year&gt;&lt;/dates&gt;&lt;isbn&gt;1842-358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3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59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1.42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Nguyena&lt;/Author&gt;&lt;Year&gt;2023&lt;/Year&gt;&lt;RecNum&gt;207&lt;/RecNum&gt;&lt;DisplayText&gt;[53]&lt;/DisplayText&gt;&lt;record&gt;&lt;rec-number&gt;207&lt;/rec-number&gt;&lt;foreign-keys&gt;&lt;key app="EN" db-id="dx9e2te59a2xz4e2se9p0fsb20sr9v5t0wtz" timestamp="1713335265"&gt;207&lt;/key&gt;&lt;/foreign-keys&gt;&lt;ref-type name="Journal Article"&gt;17&lt;/ref-type&gt;&lt;contributors&gt;&lt;authors&gt;&lt;author&gt;Nguyena, NT&lt;/author&gt;&lt;author&gt;Nguyen, VA&lt;/author&gt;&lt;/authors&gt;&lt;/contributors&gt;&lt;titles&gt;&lt;title&gt;Ultrasound-assisted sol-gel synthesis, characterization, and photocatalytic application of ZnO nanoparticles&lt;/title&gt;&lt;secondary-title&gt;Digest Journal of Nanomaterials &amp;amp; Biostructures (DJNB)&lt;/secondary-title&gt;&lt;/titles&gt;&lt;periodical&gt;&lt;full-title&gt;Digest Journal of Nanomaterials &amp;amp; Biostructures (DJNB)&lt;/full-title&gt;&lt;/periodical&gt;&lt;volume&gt;18&lt;/volume&gt;&lt;number&gt;3&lt;/number&gt;&lt;dates&gt;&lt;year&gt;2023&lt;/year&gt;&lt;/dates&gt;&lt;isbn&gt;1842-3582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3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56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5.42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odwi&lt;/Author&gt;&lt;Year&gt;2021&lt;/Year&gt;&lt;RecNum&gt;208&lt;/RecNum&gt;&lt;DisplayText&gt;[54]&lt;/DisplayText&gt;&lt;record&gt;&lt;rec-number&gt;208&lt;/rec-number&gt;&lt;foreign-keys&gt;&lt;key app="EN" db-id="dx9e2te59a2xz4e2se9p0fsb20sr9v5t0wtz" timestamp="1713335310"&gt;208&lt;/key&gt;&lt;/foreign-keys&gt;&lt;ref-type name="Journal Article"&gt;17&lt;/ref-type&gt;&lt;contributors&gt;&lt;authors&gt;&lt;author&gt;Modwi, Abualiz&lt;/author&gt;&lt;author&gt;Al-Ayed, Abdullah S&lt;/author&gt;&lt;author&gt;Mustafa, Damra E&lt;/author&gt;&lt;author&gt;Bagabas, Abdulaziz A&lt;/author&gt;&lt;author&gt;Elamin, MR&lt;/author&gt;&lt;author&gt;Algethami, Faisal K&lt;/author&gt;&lt;author&gt;Arasheed, Rasheed&lt;/author&gt;&lt;author&gt;Alfaifi, Mohammed Q&lt;/author&gt;&lt;author&gt;Alqarni, Ali&lt;/author&gt;&lt;author&gt;Alotaibi, Fayez&lt;/author&gt;&lt;/authors&gt;&lt;/contributors&gt;&lt;titles&gt;&lt;title&gt;Ultrasound-assisted green biosynthesis of ZnO nanoparticles and their photocatalytic application&lt;/title&gt;&lt;secondary-title&gt;Zeitschrift für Naturforschung A&lt;/secondary-title&gt;&lt;/titles&gt;&lt;periodical&gt;&lt;full-title&gt;Zeitschrift für Naturforschung A&lt;/full-title&gt;&lt;/periodical&gt;&lt;pages&gt;535-547&lt;/pages&gt;&lt;volume&gt;76&lt;/volume&gt;&lt;number&gt;6&lt;/number&gt;&lt;dates&gt;&lt;year&gt;2021&lt;/year&gt;&lt;/dates&gt;&lt;isbn&gt;1865-7109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4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1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2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7.92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odwi&lt;/Author&gt;&lt;Year&gt;2021&lt;/Year&gt;&lt;RecNum&gt;208&lt;/RecNum&gt;&lt;DisplayText&gt;[54]&lt;/DisplayText&gt;&lt;record&gt;&lt;rec-number&gt;208&lt;/rec-number&gt;&lt;foreign-keys&gt;&lt;key app="EN" db-id="dx9e2te59a2xz4e2se9p0fsb20sr9v5t0wtz" timestamp="1713335310"&gt;208&lt;/key&gt;&lt;/foreign-keys&gt;&lt;ref-type name="Journal Article"&gt;17&lt;/ref-type&gt;&lt;contributors&gt;&lt;authors&gt;&lt;author&gt;Modwi, Abualiz&lt;/author&gt;&lt;author&gt;Al-Ayed, Abdullah S&lt;/author&gt;&lt;author&gt;Mustafa, Damra E&lt;/author&gt;&lt;author&gt;Bagabas, Abdulaziz A&lt;/author&gt;&lt;author&gt;Elamin, MR&lt;/author&gt;&lt;author&gt;Algethami, Faisal K&lt;/author&gt;&lt;author&gt;Arasheed, Rasheed&lt;/author&gt;&lt;author&gt;Alfaifi, Mohammed Q&lt;/author&gt;&lt;author&gt;Alqarni, Ali&lt;/author&gt;&lt;author&gt;Alotaibi, Fayez&lt;/author&gt;&lt;/authors&gt;&lt;/contributors&gt;&lt;titles&gt;&lt;title&gt;Ultrasound-assisted green biosynthesis of ZnO nanoparticles and their photocatalytic application&lt;/title&gt;&lt;secondary-title&gt;Zeitschrift für Naturforschung A&lt;/secondary-title&gt;&lt;/titles&gt;&lt;periodical&gt;&lt;full-title&gt;Zeitschrift für Naturforschung A&lt;/full-title&gt;&lt;/periodical&gt;&lt;pages&gt;535-547&lt;/pages&gt;&lt;volume&gt;76&lt;/volume&gt;&lt;number&gt;6&lt;/number&gt;&lt;dates&gt;&lt;year&gt;2021&lt;/year&gt;&lt;/dates&gt;&lt;isbn&gt;1865-7109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4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2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2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7.14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odwi&lt;/Author&gt;&lt;Year&gt;2021&lt;/Year&gt;&lt;RecNum&gt;208&lt;/RecNum&gt;&lt;DisplayText&gt;[54]&lt;/DisplayText&gt;&lt;record&gt;&lt;rec-number&gt;208&lt;/rec-number&gt;&lt;foreign-keys&gt;&lt;key app="EN" db-id="dx9e2te59a2xz4e2se9p0fsb20sr9v5t0wtz" timestamp="1713335310"&gt;208&lt;/key&gt;&lt;/foreign-keys&gt;&lt;ref-type name="Journal Article"&gt;17&lt;/ref-type&gt;&lt;contributors&gt;&lt;authors&gt;&lt;author&gt;Modwi, Abualiz&lt;/author&gt;&lt;author&gt;Al-Ayed, Abdullah S&lt;/author&gt;&lt;author&gt;Mustafa, Damra E&lt;/author&gt;&lt;author&gt;Bagabas, Abdulaziz A&lt;/author&gt;&lt;author&gt;Elamin, MR&lt;/author&gt;&lt;author&gt;Algethami, Faisal K&lt;/author&gt;&lt;author&gt;Arasheed, Rasheed&lt;/author&gt;&lt;author&gt;Alfaifi, Mohammed Q&lt;/author&gt;&lt;author&gt;Alqarni, Ali&lt;/author&gt;&lt;author&gt;Alotaibi, Fayez&lt;/author&gt;&lt;/authors&gt;&lt;/contributors&gt;&lt;titles&gt;&lt;title&gt;Ultrasound-assisted green biosynthesis of ZnO nanoparticles and their photocatalytic application&lt;/title&gt;&lt;secondary-title&gt;Zeitschrift für Naturforschung A&lt;/secondary-title&gt;&lt;/titles&gt;&lt;periodical&gt;&lt;full-title&gt;Zeitschrift für Naturforschung A&lt;/full-title&gt;&lt;/periodical&gt;&lt;pages&gt;535-547&lt;/pages&gt;&lt;volume&gt;76&lt;/volume&gt;&lt;number&gt;6&lt;/number&gt;&lt;dates&gt;&lt;year&gt;2021&lt;/year&gt;&lt;/dates&gt;&lt;isbn&gt;1865-7109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4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08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2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4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ebede&lt;/Author&gt;&lt;Year&gt;2023&lt;/Year&gt;&lt;RecNum&gt;211&lt;/RecNum&gt;&lt;DisplayText&gt;[55]&lt;/DisplayText&gt;&lt;record&gt;&lt;rec-number&gt;211&lt;/rec-number&gt;&lt;foreign-keys&gt;&lt;key app="EN" db-id="dx9e2te59a2xz4e2se9p0fsb20sr9v5t0wtz" timestamp="1713335461"&gt;211&lt;/key&gt;&lt;/foreign-keys&gt;&lt;ref-type name="Journal Article"&gt;17&lt;/ref-type&gt;&lt;contributors&gt;&lt;authors&gt;&lt;author&gt;Kebede, Mekuriaw Assefa&lt;/author&gt;&lt;author&gt;Wubieneh, Tessera Alemneh&lt;/author&gt;&lt;author&gt;Yohannes, Yonas Beyene&lt;/author&gt;&lt;author&gt;Shah, Kinjal J&lt;/author&gt;&lt;/authors&gt;&lt;/contributors&gt;&lt;titles&gt;&lt;title&gt;Green synthesis of zinc oxide from aqueous fruit extract of Dovyalis abyssinica (Koshem) and application for water purification&lt;/title&gt;&lt;secondary-title&gt;Ethiopian Journal of Science and Technology&lt;/secondary-title&gt;&lt;/titles&gt;&lt;periodical&gt;&lt;full-title&gt;Ethiopian Journal of Science and Technology&lt;/full-title&gt;&lt;/periodical&gt;&lt;pages&gt;1-12&lt;/pages&gt;&lt;volume&gt;16&lt;/volume&gt;&lt;number&gt;1&lt;/number&gt;&lt;dates&gt;&lt;year&gt;2023&lt;/year&gt;&lt;/dates&gt;&lt;isbn&gt;2312-6019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5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8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7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7A2C83" w:rsidP="007A2C83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lzahrani&lt;/Author&gt;&lt;Year&gt;2023&lt;/Year&gt;&lt;RecNum&gt;212&lt;/RecNum&gt;&lt;DisplayText&gt;[56]&lt;/DisplayText&gt;&lt;record&gt;&lt;rec-number&gt;212&lt;/rec-number&gt;&lt;foreign-keys&gt;&lt;key app="EN" db-id="dx9e2te59a2xz4e2se9p0fsb20sr9v5t0wtz" timestamp="1713335504"&gt;212&lt;/key&gt;&lt;/foreign-keys&gt;&lt;ref-type name="Journal Article"&gt;17&lt;/ref-type&gt;&lt;contributors&gt;&lt;authors&gt;&lt;author&gt;Alzahrani, Hassan AH&lt;/author&gt;&lt;author&gt;Almulaiky, Yaaser Q&lt;/author&gt;&lt;author&gt;Alsaiari, Abdulmohsen O&lt;/author&gt;&lt;/authors&gt;&lt;/contributors&gt;&lt;titles&gt;&lt;title&gt;The photocatalytic dye degradation of methylene blue (MB) by nanostructured ZnO under UV irradiation&lt;/title&gt;&lt;secondary-title&gt;Physica Scripta&lt;/secondary-title&gt;&lt;/titles&gt;&lt;periodical&gt;&lt;full-title&gt;Physica Scripta&lt;/full-title&gt;&lt;/periodical&gt;&lt;pages&gt;045703&lt;/pages&gt;&lt;volume&gt;98&lt;/volume&gt;&lt;number&gt;4&lt;/number&gt;&lt;dates&gt;&lt;year&gt;2023&lt;/year&gt;&lt;/dates&gt;&lt;isbn&gt;1402-4896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6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8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5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2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.7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Hamrayev&lt;/Author&gt;&lt;Year&gt;2021&lt;/Year&gt;&lt;RecNum&gt;213&lt;/RecNum&gt;&lt;DisplayText&gt;[57]&lt;/DisplayText&gt;&lt;record&gt;&lt;rec-number&gt;213&lt;/rec-number&gt;&lt;foreign-keys&gt;&lt;key app="EN" db-id="dx9e2te59a2xz4e2se9p0fsb20sr9v5t0wtz" timestamp="1713335552"&gt;213&lt;/key&gt;&lt;/foreign-keys&gt;&lt;ref-type name="Conference Proceedings"&gt;10&lt;/ref-type&gt;&lt;contributors&gt;&lt;authors&gt;&lt;author&gt;Hamrayev, H&lt;/author&gt;&lt;author&gt;Shameli, K&lt;/author&gt;&lt;/authors&gt;&lt;/contributors&gt;&lt;titles&gt;&lt;title&gt;Biopolymer-based green synthesis of zinc oxide (ZnO) nanoparticles&lt;/title&gt;&lt;secondary-title&gt;IOP Conference Series: Materials Science and Engineering&lt;/secondary-title&gt;&lt;/titles&gt;&lt;pages&gt;012088&lt;/pages&gt;&lt;volume&gt;1051&lt;/volume&gt;&lt;number&gt;1&lt;/number&gt;&lt;dates&gt;&lt;year&gt;2021&lt;/year&gt;&lt;/dates&gt;&lt;publisher&gt;IOP Publishing&lt;/publisher&gt;&lt;isbn&gt;1757-899X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7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9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9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avithayeni&lt;/Author&gt;&lt;Year&gt;2020&lt;/Year&gt;&lt;RecNum&gt;214&lt;/RecNum&gt;&lt;DisplayText&gt;[58]&lt;/DisplayText&gt;&lt;record&gt;&lt;rec-number&gt;214&lt;/rec-number&gt;&lt;foreign-keys&gt;&lt;key app="EN" db-id="dx9e2te59a2xz4e2se9p0fsb20sr9v5t0wtz" timestamp="1713335605"&gt;214&lt;/key&gt;&lt;/foreign-keys&gt;&lt;ref-type name="Journal Article"&gt;17&lt;/ref-type&gt;&lt;contributors&gt;&lt;authors&gt;&lt;author&gt;Kavithayeni, V&lt;/author&gt;&lt;author&gt;PRABHU, AKASH&lt;/author&gt;&lt;author&gt;Prakash, V&lt;/author&gt;&lt;author&gt;HENRY, RABINDER&lt;/author&gt;&lt;author&gt;PAWAR, JAYANT&lt;/author&gt;&lt;/authors&gt;&lt;/contributors&gt;&lt;titles&gt;&lt;title&gt;Evaluation of Photocatalytic Dye Degradation Efficacy of ZnO Nanoparticles Synthesized by Sol-Gel Method at Different Calcination Temperatures&lt;/title&gt;&lt;secondary-title&gt;Pollution Research&lt;/secondary-title&gt;&lt;/titles&gt;&lt;periodical&gt;&lt;full-title&gt;Pollution Research&lt;/full-title&gt;&lt;/periodical&gt;&lt;pages&gt;1082-1088&lt;/pages&gt;&lt;volume&gt;39&lt;/volume&gt;&lt;number&gt;4&lt;/number&gt;&lt;dates&gt;&lt;year&gt;2020&lt;/year&gt;&lt;/dates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81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avithayeni&lt;/Author&gt;&lt;Year&gt;2020&lt;/Year&gt;&lt;RecNum&gt;214&lt;/RecNum&gt;&lt;DisplayText&gt;[58]&lt;/DisplayText&gt;&lt;record&gt;&lt;rec-number&gt;214&lt;/rec-number&gt;&lt;foreign-keys&gt;&lt;key app="EN" db-id="dx9e2te59a2xz4e2se9p0fsb20sr9v5t0wtz" timestamp="1713335605"&gt;214&lt;/key&gt;&lt;/foreign-keys&gt;&lt;ref-type name="Journal Article"&gt;17&lt;/ref-type&gt;&lt;contributors&gt;&lt;authors&gt;&lt;author&gt;Kavithayeni, V&lt;/author&gt;&lt;author&gt;PRABHU, AKASH&lt;/author&gt;&lt;author&gt;Prakash, V&lt;/author&gt;&lt;author&gt;HENRY, RABINDER&lt;/author&gt;&lt;author&gt;PAWAR, JAYANT&lt;/author&gt;&lt;/authors&gt;&lt;/contributors&gt;&lt;titles&gt;&lt;title&gt;Evaluation of Photocatalytic Dye Degradation Efficacy of ZnO Nanoparticles Synthesized by Sol-Gel Method at Different Calcination Temperatures&lt;/title&gt;&lt;secondary-title&gt;Pollution Research&lt;/secondary-title&gt;&lt;/titles&gt;&lt;periodical&gt;&lt;full-title&gt;Pollution Research&lt;/full-title&gt;&lt;/periodical&gt;&lt;pages&gt;1082-1088&lt;/pages&gt;&lt;volume&gt;39&lt;/volume&gt;&lt;number&gt;4&lt;/number&gt;&lt;dates&gt;&lt;year&gt;2020&lt;/year&gt;&lt;/dates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8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avithayeni&lt;/Author&gt;&lt;Year&gt;2020&lt;/Year&gt;&lt;RecNum&gt;214&lt;/RecNum&gt;&lt;DisplayText&gt;[58]&lt;/DisplayText&gt;&lt;record&gt;&lt;rec-number&gt;214&lt;/rec-number&gt;&lt;foreign-keys&gt;&lt;key app="EN" db-id="dx9e2te59a2xz4e2se9p0fsb20sr9v5t0wtz" timestamp="1713335605"&gt;214&lt;/key&gt;&lt;/foreign-keys&gt;&lt;ref-type name="Journal Article"&gt;17&lt;/ref-type&gt;&lt;contributors&gt;&lt;authors&gt;&lt;author&gt;Kavithayeni, V&lt;/author&gt;&lt;author&gt;PRABHU, AKASH&lt;/author&gt;&lt;author&gt;Prakash, V&lt;/author&gt;&lt;author&gt;HENRY, RABINDER&lt;/author&gt;&lt;author&gt;PAWAR, JAYANT&lt;/author&gt;&lt;/authors&gt;&lt;/contributors&gt;&lt;titles&gt;&lt;title&gt;Evaluation of Photocatalytic Dye Degradation Efficacy of ZnO Nanoparticles Synthesized by Sol-Gel Method at Different Calcination Temperatures&lt;/title&gt;&lt;secondary-title&gt;Pollution Research&lt;/secondary-title&gt;&lt;/titles&gt;&lt;periodical&gt;&lt;full-title&gt;Pollution Research&lt;/full-title&gt;&lt;/periodical&gt;&lt;pages&gt;1082-1088&lt;/pages&gt;&lt;volume&gt;39&lt;/volume&gt;&lt;number&gt;4&lt;/number&gt;&lt;dates&gt;&lt;year&gt;2020&lt;/year&gt;&lt;/dates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56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avithayeni&lt;/Author&gt;&lt;Year&gt;2020&lt;/Year&gt;&lt;RecNum&gt;214&lt;/RecNum&gt;&lt;DisplayText&gt;[58]&lt;/DisplayText&gt;&lt;record&gt;&lt;rec-number&gt;214&lt;/rec-number&gt;&lt;foreign-keys&gt;&lt;key app="EN" db-id="dx9e2te59a2xz4e2se9p0fsb20sr9v5t0wtz" timestamp="1713335605"&gt;214&lt;/key&gt;&lt;/foreign-keys&gt;&lt;ref-type name="Journal Article"&gt;17&lt;/ref-type&gt;&lt;contributors&gt;&lt;authors&gt;&lt;author&gt;Kavithayeni, V&lt;/author&gt;&lt;author&gt;PRABHU, AKASH&lt;/author&gt;&lt;author&gt;Prakash, V&lt;/author&gt;&lt;author&gt;HENRY, RABINDER&lt;/author&gt;&lt;author&gt;PAWAR, JAYANT&lt;/author&gt;&lt;/authors&gt;&lt;/contributors&gt;&lt;titles&gt;&lt;title&gt;Evaluation of Photocatalytic Dye Degradation Efficacy of ZnO Nanoparticles Synthesized by Sol-Gel Method at Different Calcination Temperatures&lt;/title&gt;&lt;secondary-title&gt;Pollution Research&lt;/secondary-title&gt;&lt;/titles&gt;&lt;periodical&gt;&lt;full-title&gt;Pollution Research&lt;/full-title&gt;&lt;/periodical&gt;&lt;pages&gt;1082-1088&lt;/pages&gt;&lt;volume&gt;39&lt;/volume&gt;&lt;number&gt;4&lt;/number&gt;&lt;dates&gt;&lt;year&gt;2020&lt;/year&gt;&lt;/dates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49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avithayeni&lt;/Author&gt;&lt;Year&gt;2020&lt;/Year&gt;&lt;RecNum&gt;214&lt;/RecNum&gt;&lt;DisplayText&gt;[58]&lt;/DisplayText&gt;&lt;record&gt;&lt;rec-number&gt;214&lt;/rec-number&gt;&lt;foreign-keys&gt;&lt;key app="EN" db-id="dx9e2te59a2xz4e2se9p0fsb20sr9v5t0wtz" timestamp="1713335605"&gt;214&lt;/key&gt;&lt;/foreign-keys&gt;&lt;ref-type name="Journal Article"&gt;17&lt;/ref-type&gt;&lt;contributors&gt;&lt;authors&gt;&lt;author&gt;Kavithayeni, V&lt;/author&gt;&lt;author&gt;PRABHU, AKASH&lt;/author&gt;&lt;author&gt;Prakash, V&lt;/author&gt;&lt;author&gt;HENRY, RABINDER&lt;/author&gt;&lt;author&gt;PAWAR, JAYANT&lt;/author&gt;&lt;/authors&gt;&lt;/contributors&gt;&lt;titles&gt;&lt;title&gt;Evaluation of Photocatalytic Dye Degradation Efficacy of ZnO Nanoparticles Synthesized by Sol-Gel Method at Different Calcination Temperatures&lt;/title&gt;&lt;secondary-title&gt;Pollution Research&lt;/secondary-title&gt;&lt;/titles&gt;&lt;periodical&gt;&lt;full-title&gt;Pollution Research&lt;/full-title&gt;&lt;/periodical&gt;&lt;pages&gt;1082-1088&lt;/pages&gt;&lt;volume&gt;39&lt;/volume&gt;&lt;number&gt;4&lt;/number&gt;&lt;dates&gt;&lt;year&gt;2020&lt;/year&gt;&lt;/dates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42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avithayeni&lt;/Author&gt;&lt;Year&gt;2020&lt;/Year&gt;&lt;RecNum&gt;214&lt;/RecNum&gt;&lt;DisplayText&gt;[58]&lt;/DisplayText&gt;&lt;record&gt;&lt;rec-number&gt;214&lt;/rec-number&gt;&lt;foreign-keys&gt;&lt;key app="EN" db-id="dx9e2te59a2xz4e2se9p0fsb20sr9v5t0wtz" timestamp="1713335605"&gt;214&lt;/key&gt;&lt;/foreign-keys&gt;&lt;ref-type name="Journal Article"&gt;17&lt;/ref-type&gt;&lt;contributors&gt;&lt;authors&gt;&lt;author&gt;Kavithayeni, V&lt;/author&gt;&lt;author&gt;PRABHU, AKASH&lt;/author&gt;&lt;author&gt;Prakash, V&lt;/author&gt;&lt;author&gt;HENRY, RABINDER&lt;/author&gt;&lt;author&gt;PAWAR, JAYANT&lt;/author&gt;&lt;/authors&gt;&lt;/contributors&gt;&lt;titles&gt;&lt;title&gt;Evaluation of Photocatalytic Dye Degradation Efficacy of ZnO Nanoparticles Synthesized by Sol-Gel Method at Different Calcination Temperatures&lt;/title&gt;&lt;secondary-title&gt;Pollution Research&lt;/secondary-title&gt;&lt;/titles&gt;&lt;periodical&gt;&lt;full-title&gt;Pollution Research&lt;/full-title&gt;&lt;/periodical&gt;&lt;pages&gt;1082-1088&lt;/pages&gt;&lt;volume&gt;39&lt;/volume&gt;&lt;number&gt;4&lt;/number&gt;&lt;dates&gt;&lt;year&gt;2020&lt;/year&gt;&lt;/dates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6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avithayeni&lt;/Author&gt;&lt;Year&gt;2020&lt;/Year&gt;&lt;RecNum&gt;214&lt;/RecNum&gt;&lt;DisplayText&gt;[58]&lt;/DisplayText&gt;&lt;record&gt;&lt;rec-number&gt;214&lt;/rec-number&gt;&lt;foreign-keys&gt;&lt;key app="EN" db-id="dx9e2te59a2xz4e2se9p0fsb20sr9v5t0wtz" timestamp="1713335605"&gt;214&lt;/key&gt;&lt;/foreign-keys&gt;&lt;ref-type name="Journal Article"&gt;17&lt;/ref-type&gt;&lt;contributors&gt;&lt;authors&gt;&lt;author&gt;Kavithayeni, V&lt;/author&gt;&lt;author&gt;PRABHU, AKASH&lt;/author&gt;&lt;author&gt;Prakash, V&lt;/author&gt;&lt;author&gt;HENRY, RABINDER&lt;/author&gt;&lt;author&gt;PAWAR, JAYANT&lt;/author&gt;&lt;/authors&gt;&lt;/contributors&gt;&lt;titles&gt;&lt;title&gt;Evaluation of Photocatalytic Dye Degradation Efficacy of ZnO Nanoparticles Synthesized by Sol-Gel Method at Different Calcination Temperatures&lt;/title&gt;&lt;secondary-title&gt;Pollution Research&lt;/secondary-title&gt;&lt;/titles&gt;&lt;periodical&gt;&lt;full-title&gt;Pollution Research&lt;/full-title&gt;&lt;/periodical&gt;&lt;pages&gt;1082-1088&lt;/pages&gt;&lt;volume&gt;39&lt;/volume&gt;&lt;number&gt;4&lt;/number&gt;&lt;dates&gt;&lt;year&gt;2020&lt;/year&gt;&lt;/dates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4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6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avithayeni&lt;/Author&gt;&lt;Year&gt;2020&lt;/Year&gt;&lt;RecNum&gt;214&lt;/RecNum&gt;&lt;DisplayText&gt;[58]&lt;/DisplayText&gt;&lt;record&gt;&lt;rec-number&gt;214&lt;/rec-number&gt;&lt;foreign-keys&gt;&lt;key app="EN" db-id="dx9e2te59a2xz4e2se9p0fsb20sr9v5t0wtz" timestamp="1713335605"&gt;214&lt;/key&gt;&lt;/foreign-keys&gt;&lt;ref-type name="Journal Article"&gt;17&lt;/ref-type&gt;&lt;contributors&gt;&lt;authors&gt;&lt;author&gt;Kavithayeni, V&lt;/author&gt;&lt;author&gt;PRABHU, AKASH&lt;/author&gt;&lt;author&gt;Prakash, V&lt;/author&gt;&lt;author&gt;HENRY, RABINDER&lt;/author&gt;&lt;author&gt;PAWAR, JAYANT&lt;/author&gt;&lt;/authors&gt;&lt;/contributors&gt;&lt;titles&gt;&lt;title&gt;Evaluation of Photocatalytic Dye Degradation Efficacy of ZnO Nanoparticles Synthesized by Sol-Gel Method at Different Calcination Temperatures&lt;/title&gt;&lt;secondary-title&gt;Pollution Research&lt;/secondary-title&gt;&lt;/titles&gt;&lt;periodical&gt;&lt;full-title&gt;Pollution Research&lt;/full-title&gt;&lt;/periodical&gt;&lt;pages&gt;1082-1088&lt;/pages&gt;&lt;volume&gt;39&lt;/volume&gt;&lt;number&gt;4&lt;/number&gt;&lt;dates&gt;&lt;year&gt;2020&lt;/year&gt;&lt;/dates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2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6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Zak&lt;/Author&gt;&lt;Year&gt;2013&lt;/Year&gt;&lt;RecNum&gt;216&lt;/RecNum&gt;&lt;DisplayText&gt;[59]&lt;/DisplayText&gt;&lt;record&gt;&lt;rec-number&gt;216&lt;/rec-number&gt;&lt;foreign-keys&gt;&lt;key app="EN" db-id="dx9e2te59a2xz4e2se9p0fsb20sr9v5t0wtz" timestamp="1713335713"&gt;216&lt;/key&gt;&lt;/foreign-keys&gt;&lt;ref-type name="Journal Article"&gt;17&lt;/ref-type&gt;&lt;contributors&gt;&lt;authors&gt;&lt;author&gt;Zak, A Khorsand&lt;/author&gt;&lt;author&gt;Majid, WH Abd&lt;/author&gt;&lt;author&gt;Mahmoudian, MR&lt;/author&gt;&lt;author&gt;Darroudi, Majid&lt;/author&gt;&lt;author&gt;Yousefi, Ramin&lt;/author&gt;&lt;/authors&gt;&lt;/contributors&gt;&lt;titles&gt;&lt;title&gt;Starch-stabilized synthesis of ZnO nanopowders at low temperature and optical properties study&lt;/title&gt;&lt;secondary-title&gt;Advanced Powder Technology&lt;/secondary-title&gt;&lt;/titles&gt;&lt;periodical&gt;&lt;full-title&gt;Advanced Powder Technology&lt;/full-title&gt;&lt;/periodical&gt;&lt;pages&gt;618-624&lt;/pages&gt;&lt;volume&gt;24&lt;/volume&gt;&lt;number&gt;3&lt;/number&gt;&lt;dates&gt;&lt;year&gt;2013&lt;/year&gt;&lt;/dates&gt;&lt;isbn&gt;0921-8831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9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1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1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Zak&lt;/Author&gt;&lt;Year&gt;2013&lt;/Year&gt;&lt;RecNum&gt;216&lt;/RecNum&gt;&lt;DisplayText&gt;[59]&lt;/DisplayText&gt;&lt;record&gt;&lt;rec-number&gt;216&lt;/rec-number&gt;&lt;foreign-keys&gt;&lt;key app="EN" db-id="dx9e2te59a2xz4e2se9p0fsb20sr9v5t0wtz" timestamp="1713335713"&gt;216&lt;/key&gt;&lt;/foreign-keys&gt;&lt;ref-type name="Journal Article"&gt;17&lt;/ref-type&gt;&lt;contributors&gt;&lt;authors&gt;&lt;author&gt;Zak, A Khorsand&lt;/author&gt;&lt;author&gt;Majid, WH Abd&lt;/author&gt;&lt;author&gt;Mahmoudian, MR&lt;/author&gt;&lt;author&gt;Darroudi, Majid&lt;/author&gt;&lt;author&gt;Yousefi, Ramin&lt;/author&gt;&lt;/authors&gt;&lt;/contributors&gt;&lt;titles&gt;&lt;title&gt;Starch-stabilized synthesis of ZnO nanopowders at low temperature and optical properties study&lt;/title&gt;&lt;secondary-title&gt;Advanced Powder Technology&lt;/secondary-title&gt;&lt;/titles&gt;&lt;periodical&gt;&lt;full-title&gt;Advanced Powder Technology&lt;/full-title&gt;&lt;/periodical&gt;&lt;pages&gt;618-624&lt;/pages&gt;&lt;volume&gt;24&lt;/volume&gt;&lt;number&gt;3&lt;/number&gt;&lt;dates&gt;&lt;year&gt;2013&lt;/year&gt;&lt;/dates&gt;&lt;isbn&gt;0921-8831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9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8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6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Zak&lt;/Author&gt;&lt;Year&gt;2013&lt;/Year&gt;&lt;RecNum&gt;216&lt;/RecNum&gt;&lt;DisplayText&gt;[59]&lt;/DisplayText&gt;&lt;record&gt;&lt;rec-number&gt;216&lt;/rec-number&gt;&lt;foreign-keys&gt;&lt;key app="EN" db-id="dx9e2te59a2xz4e2se9p0fsb20sr9v5t0wtz" timestamp="1713335713"&gt;216&lt;/key&gt;&lt;/foreign-keys&gt;&lt;ref-type name="Journal Article"&gt;17&lt;/ref-type&gt;&lt;contributors&gt;&lt;authors&gt;&lt;author&gt;Zak, A Khorsand&lt;/author&gt;&lt;author&gt;Majid, WH Abd&lt;/author&gt;&lt;author&gt;Mahmoudian, MR&lt;/author&gt;&lt;author&gt;Darroudi, Majid&lt;/author&gt;&lt;author&gt;Yousefi, Ramin&lt;/author&gt;&lt;/authors&gt;&lt;/contributors&gt;&lt;titles&gt;&lt;title&gt;Starch-stabilized synthesis of ZnO nanopowders at low temperature and optical properties study&lt;/title&gt;&lt;secondary-title&gt;Advanced Powder Technology&lt;/secondary-title&gt;&lt;/titles&gt;&lt;periodical&gt;&lt;full-title&gt;Advanced Powder Technology&lt;/full-title&gt;&lt;/periodical&gt;&lt;pages&gt;618-624&lt;/pages&gt;&lt;volume&gt;24&lt;/volume&gt;&lt;number&gt;3&lt;/number&gt;&lt;dates&gt;&lt;year&gt;2013&lt;/year&gt;&lt;/dates&gt;&lt;isbn&gt;0921-8831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59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8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2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Kayani&lt;/Author&gt;&lt;Year&gt;2015&lt;/Year&gt;&lt;RecNum&gt;217&lt;/RecNum&gt;&lt;DisplayText&gt;[60]&lt;/DisplayText&gt;&lt;record&gt;&lt;rec-number&gt;217&lt;/rec-number&gt;&lt;foreign-keys&gt;&lt;key app="EN" db-id="dx9e2te59a2xz4e2se9p0fsb20sr9v5t0wtz" timestamp="1713335833"&gt;217&lt;/key&gt;&lt;/foreign-keys&gt;&lt;ref-type name="Journal Article"&gt;17&lt;/ref-type&gt;&lt;contributors&gt;&lt;authors&gt;&lt;author&gt;Kayani, Zohra N&lt;/author&gt;&lt;author&gt;Saleemi, Farhat&lt;/author&gt;&lt;author&gt;Batool, Iffat&lt;/author&gt;&lt;/authors&gt;&lt;/contributors&gt;&lt;titles&gt;&lt;title&gt;Synthesis and characterization of ZnO nanoparticles&lt;/title&gt;&lt;secondary-title&gt;Materials Today: Proceedings&lt;/secondary-title&gt;&lt;/titles&gt;&lt;periodical&gt;&lt;full-title&gt;Materials Today: Proceedings&lt;/full-title&gt;&lt;/periodical&gt;&lt;pages&gt;5619-5621&lt;/pages&gt;&lt;volume&gt;2&lt;/volume&gt;&lt;number&gt;10&lt;/number&gt;&lt;dates&gt;&lt;year&gt;2015&lt;/year&gt;&lt;/dates&gt;&lt;isbn&gt;2214-7853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60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09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7.9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usleh&lt;/Author&gt;&lt;Year&gt;2019&lt;/Year&gt;&lt;RecNum&gt;218&lt;/RecNum&gt;&lt;DisplayText&gt;[61]&lt;/DisplayText&gt;&lt;record&gt;&lt;rec-number&gt;218&lt;/rec-number&gt;&lt;foreign-keys&gt;&lt;key app="EN" db-id="dx9e2te59a2xz4e2se9p0fsb20sr9v5t0wtz" timestamp="1713335875"&gt;218&lt;/key&gt;&lt;/foreign-keys&gt;&lt;ref-type name="Conference Proceedings"&gt;10&lt;/ref-type&gt;&lt;contributors&gt;&lt;authors&gt;&lt;author&gt;Musleh, H&lt;/author&gt;&lt;author&gt;Zayed, H&lt;/author&gt;&lt;author&gt;Shaat, S&lt;/author&gt;&lt;author&gt;Tamous, HM&lt;/author&gt;&lt;author&gt;Asad, J&lt;/author&gt;&lt;author&gt;Al-Kahlout, A&lt;/author&gt;&lt;author&gt;Issa, A&lt;/author&gt;&lt;author&gt;Shurrab, N&lt;/author&gt;&lt;author&gt;AlDahoudi, N&lt;/author&gt;&lt;/authors&gt;&lt;/contributors&gt;&lt;titles&gt;&lt;title&gt;Synthesis and characterization of ZnO nanoparticles using sol gel technique for dye sensitized solar cells applications&lt;/title&gt;&lt;secondary-title&gt;Journal of Physics: Conference Series&lt;/secondary-title&gt;&lt;/titles&gt;&lt;pages&gt;022022&lt;/pages&gt;&lt;volume&gt;1294&lt;/volume&gt;&lt;number&gt;2&lt;/number&gt;&lt;dates&gt;&lt;year&gt;2019&lt;/year&gt;&lt;/dates&gt;&lt;publisher&gt;IOP Publishing&lt;/publisher&gt;&lt;isbn&gt;1742-6596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61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3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.7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Musleh&lt;/Author&gt;&lt;Year&gt;2019&lt;/Year&gt;&lt;RecNum&gt;218&lt;/RecNum&gt;&lt;DisplayText&gt;[61]&lt;/DisplayText&gt;&lt;record&gt;&lt;rec-number&gt;218&lt;/rec-number&gt;&lt;foreign-keys&gt;&lt;key app="EN" db-id="dx9e2te59a2xz4e2se9p0fsb20sr9v5t0wtz" timestamp="1713335875"&gt;218&lt;/key&gt;&lt;/foreign-keys&gt;&lt;ref-type name="Conference Proceedings"&gt;10&lt;/ref-type&gt;&lt;contributors&gt;&lt;authors&gt;&lt;author&gt;Musleh, H&lt;/author&gt;&lt;author&gt;Zayed, H&lt;/author&gt;&lt;author&gt;Shaat, S&lt;/author&gt;&lt;author&gt;Tamous, HM&lt;/author&gt;&lt;author&gt;Asad, J&lt;/author&gt;&lt;author&gt;Al-Kahlout, A&lt;/author&gt;&lt;author&gt;Issa, A&lt;/author&gt;&lt;author&gt;Shurrab, N&lt;/author&gt;&lt;author&gt;AlDahoudi, N&lt;/author&gt;&lt;/authors&gt;&lt;/contributors&gt;&lt;titles&gt;&lt;title&gt;Synthesis and characterization of ZnO nanoparticles using sol gel technique for dye sensitized solar cells applications&lt;/title&gt;&lt;secondary-title&gt;Journal of Physics: Conference Series&lt;/secondary-title&gt;&lt;/titles&gt;&lt;pages&gt;022022&lt;/pages&gt;&lt;volume&gt;1294&lt;/volume&gt;&lt;number&gt;2&lt;/number&gt;&lt;dates&gt;&lt;year&gt;2019&lt;/year&gt;&lt;/dates&gt;&lt;publisher&gt;IOP Publishing&lt;/publisher&gt;&lt;isbn&gt;1742-6596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61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.96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3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.4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Verma&lt;/Author&gt;&lt;Year&gt;2024&lt;/Year&gt;&lt;RecNum&gt;219&lt;/RecNum&gt;&lt;DisplayText&gt;[62]&lt;/DisplayText&gt;&lt;record&gt;&lt;rec-number&gt;219&lt;/rec-number&gt;&lt;foreign-keys&gt;&lt;key app="EN" db-id="dx9e2te59a2xz4e2se9p0fsb20sr9v5t0wtz" timestamp="1713337111"&gt;219&lt;/key&gt;&lt;/foreign-keys&gt;&lt;ref-type name="Journal Article"&gt;17&lt;/ref-type&gt;&lt;contributors&gt;&lt;authors&gt;&lt;author&gt;Verma, Lahur Mani&lt;/author&gt;&lt;author&gt;Kumar, Ajay&lt;/author&gt;&lt;author&gt;Bashir, Aejaz Ul&lt;/author&gt;&lt;author&gt;Gangwar, Upanshu&lt;/author&gt;&lt;author&gt;Ingole, Pravin P&lt;/author&gt;&lt;author&gt;Sharma, Satyawati&lt;/author&gt;&lt;/authors&gt;&lt;/contributors&gt;&lt;titles&gt;&lt;title&gt;Phase controlled green synthesis of wurtzite (P 63 mc) ZnO nanoparticles: interplay of green ligands with precursor anions, anisotropy and photocatalysis&lt;/title&gt;&lt;secondary-title&gt;Nanoscale Advances&lt;/secondary-title&gt;&lt;/titles&gt;&lt;periodical&gt;&lt;full-title&gt;Nanoscale Advances&lt;/full-title&gt;&lt;/periodical&gt;&lt;pages&gt;155-169&lt;/pages&gt;&lt;volume&gt;6&lt;/volume&gt;&lt;number&gt;1&lt;/number&gt;&lt;dates&gt;&lt;year&gt;2024&lt;/year&gt;&lt;/dates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62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.1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2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5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8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Verma&lt;/Author&gt;&lt;Year&gt;2024&lt;/Year&gt;&lt;RecNum&gt;219&lt;/RecNum&gt;&lt;DisplayText&gt;[62]&lt;/DisplayText&gt;&lt;record&gt;&lt;rec-number&gt;219&lt;/rec-number&gt;&lt;foreign-keys&gt;&lt;key app="EN" db-id="dx9e2te59a2xz4e2se9p0fsb20sr9v5t0wtz" timestamp="1713337111"&gt;219&lt;/key&gt;&lt;/foreign-keys&gt;&lt;ref-type name="Journal Article"&gt;17&lt;/ref-type&gt;&lt;contributors&gt;&lt;authors&gt;&lt;author&gt;Verma, Lahur Mani&lt;/author&gt;&lt;author&gt;Kumar, Ajay&lt;/author&gt;&lt;author&gt;Bashir, Aejaz Ul&lt;/author&gt;&lt;author&gt;Gangwar, Upanshu&lt;/author&gt;&lt;author&gt;Ingole, Pravin P&lt;/author&gt;&lt;author&gt;Sharma, Satyawati&lt;/author&gt;&lt;/authors&gt;&lt;/contributors&gt;&lt;titles&gt;&lt;title&gt;Phase controlled green synthesis of wurtzite (P 63 mc) ZnO nanoparticles: interplay of green ligands with precursor anions, anisotropy and photocatalysis&lt;/title&gt;&lt;secondary-title&gt;Nanoscale Advances&lt;/secondary-title&gt;&lt;/titles&gt;&lt;periodical&gt;&lt;full-title&gt;Nanoscale Advances&lt;/full-title&gt;&lt;/periodical&gt;&lt;pages&gt;155-169&lt;/pages&gt;&lt;volume&gt;6&lt;/volume&gt;&lt;number&gt;1&lt;/number&gt;&lt;dates&gt;&lt;year&gt;2024&lt;/year&gt;&lt;/dates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62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78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2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5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4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2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0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Soto-Robles&lt;/Author&gt;&lt;Year&gt;2019&lt;/Year&gt;&lt;RecNum&gt;220&lt;/RecNum&gt;&lt;DisplayText&gt;[63]&lt;/DisplayText&gt;&lt;record&gt;&lt;rec-number&gt;220&lt;/rec-number&gt;&lt;foreign-keys&gt;&lt;key app="EN" db-id="dx9e2te59a2xz4e2se9p0fsb20sr9v5t0wtz" timestamp="1713339555"&gt;220&lt;/key&gt;&lt;/foreign-keys&gt;&lt;ref-type name="Journal Article"&gt;17&lt;/ref-type&gt;&lt;contributors&gt;&lt;authors&gt;&lt;author&gt;Soto-Robles, CA&lt;/author&gt;&lt;author&gt;Luque, PA&lt;/author&gt;&lt;author&gt;Gómez-Gutiérrez, CM&lt;/author&gt;&lt;author&gt;Nava, O&lt;/author&gt;&lt;author&gt;Vilchis-Nestor, AR&lt;/author&gt;&lt;author&gt;Lugo-Medina, E&lt;/author&gt;&lt;author&gt;Ranjithkumar, R&lt;/author&gt;&lt;author&gt;Castro-Beltrán, A&lt;/author&gt;&lt;/authors&gt;&lt;/contributors&gt;&lt;titles&gt;&lt;title&gt;Study on the effect of the concentration of Hibiscus sabdariffa extract on the green synthesis of ZnO nanoparticles&lt;/title&gt;&lt;secondary-title&gt;Results in Physics&lt;/secondary-title&gt;&lt;/titles&gt;&lt;periodical&gt;&lt;full-title&gt;Results in Physics&lt;/full-title&gt;&lt;/periodical&gt;&lt;pages&gt;102807&lt;/pages&gt;&lt;volume&gt;15&lt;/volume&gt;&lt;dates&gt;&lt;year&gt;2019&lt;/year&gt;&lt;/dates&gt;&lt;isbn&gt;2211-3797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63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.69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8.63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Ravangave&lt;/Author&gt;&lt;Year&gt;2017&lt;/Year&gt;&lt;RecNum&gt;227&lt;/RecNum&gt;&lt;DisplayText&gt;[64]&lt;/DisplayText&gt;&lt;record&gt;&lt;rec-number&gt;227&lt;/rec-number&gt;&lt;foreign-keys&gt;&lt;key app="EN" db-id="dx9e2te59a2xz4e2se9p0fsb20sr9v5t0wtz" timestamp="1713351064"&gt;227&lt;/key&gt;&lt;/foreign-keys&gt;&lt;ref-type name="Journal Article"&gt;17&lt;/ref-type&gt;&lt;contributors&gt;&lt;authors&gt;&lt;author&gt;Ravangave, LS&lt;/author&gt;&lt;author&gt;Shaikh, RS&lt;/author&gt;&lt;/authors&gt;&lt;/contributors&gt;&lt;titles&gt;&lt;title&gt;Influence of pH on structure, morphology and UV–visible spectra of ZnO nanorod&lt;/title&gt;&lt;secondary-title&gt;Int J Eng Sci Invent&lt;/secondary-title&gt;&lt;/titles&gt;&lt;periodical&gt;&lt;full-title&gt;Int J Eng Sci Invent&lt;/full-title&gt;&lt;/periodical&gt;&lt;pages&gt;76-79&lt;/pages&gt;&lt;volume&gt;6&lt;/volume&gt;&lt;number&gt;11&lt;/number&gt;&lt;dates&gt;&lt;year&gt;2017&lt;/year&gt;&lt;/dates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64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.7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75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8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lastRenderedPageBreak/>
              <w:fldChar w:fldCharType="begin"/>
            </w:r>
            <w:r>
              <w:rPr>
                <w:sz w:val="18"/>
              </w:rPr>
              <w:instrText xml:space="preserve"> ADDIN EN.CITE &lt;EndNote&gt;&lt;Cite&gt;&lt;Author&gt;Ravangave&lt;/Author&gt;&lt;Year&gt;2017&lt;/Year&gt;&lt;RecNum&gt;227&lt;/RecNum&gt;&lt;DisplayText&gt;[64]&lt;/DisplayText&gt;&lt;record&gt;&lt;rec-number&gt;227&lt;/rec-number&gt;&lt;foreign-keys&gt;&lt;key app="EN" db-id="dx9e2te59a2xz4e2se9p0fsb20sr9v5t0wtz" timestamp="1713351064"&gt;227&lt;/key&gt;&lt;/foreign-keys&gt;&lt;ref-type name="Journal Article"&gt;17&lt;/ref-type&gt;&lt;contributors&gt;&lt;authors&gt;&lt;author&gt;Ravangave, LS&lt;/author&gt;&lt;author&gt;Shaikh, RS&lt;/author&gt;&lt;/authors&gt;&lt;/contributors&gt;&lt;titles&gt;&lt;title&gt;Influence of pH on structure, morphology and UV–visible spectra of ZnO nanorod&lt;/title&gt;&lt;secondary-title&gt;Int J Eng Sci Invent&lt;/secondary-title&gt;&lt;/titles&gt;&lt;periodical&gt;&lt;full-title&gt;Int J Eng Sci Invent&lt;/full-title&gt;&lt;/periodical&gt;&lt;pages&gt;76-79&lt;/pages&gt;&lt;volume&gt;6&lt;/volume&gt;&lt;number&gt;11&lt;/number&gt;&lt;dates&gt;&lt;year&gt;2017&lt;/year&gt;&lt;/dates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64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.87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9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75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Ravangave&lt;/Author&gt;&lt;Year&gt;2017&lt;/Year&gt;&lt;RecNum&gt;227&lt;/RecNum&gt;&lt;DisplayText&gt;[64]&lt;/DisplayText&gt;&lt;record&gt;&lt;rec-number&gt;227&lt;/rec-number&gt;&lt;foreign-keys&gt;&lt;key app="EN" db-id="dx9e2te59a2xz4e2se9p0fsb20sr9v5t0wtz" timestamp="1713351064"&gt;227&lt;/key&gt;&lt;/foreign-keys&gt;&lt;ref-type name="Journal Article"&gt;17&lt;/ref-type&gt;&lt;contributors&gt;&lt;authors&gt;&lt;author&gt;Ravangave, LS&lt;/author&gt;&lt;author&gt;Shaikh, RS&lt;/author&gt;&lt;/authors&gt;&lt;/contributors&gt;&lt;titles&gt;&lt;title&gt;Influence of pH on structure, morphology and UV–visible spectra of ZnO nanorod&lt;/title&gt;&lt;secondary-title&gt;Int J Eng Sci Invent&lt;/secondary-title&gt;&lt;/titles&gt;&lt;periodical&gt;&lt;full-title&gt;Int J Eng Sci Invent&lt;/full-title&gt;&lt;/periodical&gt;&lt;pages&gt;76-79&lt;/pages&gt;&lt;volume&gt;6&lt;/volume&gt;&lt;number&gt;11&lt;/number&gt;&lt;dates&gt;&lt;year&gt;2017&lt;/year&gt;&lt;/dates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64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31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75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9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Ravangave&lt;/Author&gt;&lt;Year&gt;2017&lt;/Year&gt;&lt;RecNum&gt;227&lt;/RecNum&gt;&lt;DisplayText&gt;[64]&lt;/DisplayText&gt;&lt;record&gt;&lt;rec-number&gt;227&lt;/rec-number&gt;&lt;foreign-keys&gt;&lt;key app="EN" db-id="dx9e2te59a2xz4e2se9p0fsb20sr9v5t0wtz" timestamp="1713351064"&gt;227&lt;/key&gt;&lt;/foreign-keys&gt;&lt;ref-type name="Journal Article"&gt;17&lt;/ref-type&gt;&lt;contributors&gt;&lt;authors&gt;&lt;author&gt;Ravangave, LS&lt;/author&gt;&lt;author&gt;Shaikh, RS&lt;/author&gt;&lt;/authors&gt;&lt;/contributors&gt;&lt;titles&gt;&lt;title&gt;Influence of pH on structure, morphology and UV–visible spectra of ZnO nanorod&lt;/title&gt;&lt;secondary-title&gt;Int J Eng Sci Invent&lt;/secondary-title&gt;&lt;/titles&gt;&lt;periodical&gt;&lt;full-title&gt;Int J Eng Sci Invent&lt;/full-title&gt;&lt;/periodical&gt;&lt;pages&gt;76-79&lt;/pages&gt;&lt;volume&gt;6&lt;/volume&gt;&lt;number&gt;11&lt;/number&gt;&lt;dates&gt;&lt;year&gt;2017&lt;/year&gt;&lt;/dates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64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47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1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75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Shaikh&lt;/Author&gt;&lt;Year&gt;2018&lt;/Year&gt;&lt;RecNum&gt;230&lt;/RecNum&gt;&lt;DisplayText&gt;[65]&lt;/DisplayText&gt;&lt;record&gt;&lt;rec-number&gt;230&lt;/rec-number&gt;&lt;foreign-keys&gt;&lt;key app="EN" db-id="dx9e2te59a2xz4e2se9p0fsb20sr9v5t0wtz" timestamp="1713357283"&gt;230&lt;/key&gt;&lt;/foreign-keys&gt;&lt;ref-type name="Journal Article"&gt;17&lt;/ref-type&gt;&lt;contributors&gt;&lt;authors&gt;&lt;author&gt;Shaikh, RS&lt;/author&gt;&lt;author&gt;Ravangave, LS&lt;/author&gt;&lt;/authors&gt;&lt;/contributors&gt;&lt;titles&gt;&lt;title&gt;Effect of reaction time on some characterization of ZnO nanoparticles&lt;/title&gt;&lt;secondary-title&gt;Int. Res. J. Sci. &amp;amp; Eng., Special Issue A2&lt;/secondary-title&gt;&lt;/titles&gt;&lt;periodical&gt;&lt;full-title&gt;Int. Res. J. Sci. &amp;amp; Eng., Special Issue A2&lt;/full-title&gt;&lt;/periodical&gt;&lt;pages&gt;187-191&lt;/pages&gt;&lt;dates&gt;&lt;year&gt;2018&lt;/year&gt;&lt;/dates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65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42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5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2.63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shwini&lt;/Author&gt;&lt;Year&gt;2021&lt;/Year&gt;&lt;RecNum&gt;231&lt;/RecNum&gt;&lt;DisplayText&gt;[66]&lt;/DisplayText&gt;&lt;record&gt;&lt;rec-number&gt;231&lt;/rec-number&gt;&lt;foreign-keys&gt;&lt;key app="EN" db-id="dx9e2te59a2xz4e2se9p0fsb20sr9v5t0wtz" timestamp="1713506901"&gt;231&lt;/key&gt;&lt;/foreign-keys&gt;&lt;ref-type name="Journal Article"&gt;17&lt;/ref-type&gt;&lt;contributors&gt;&lt;authors&gt;&lt;author&gt;Ashwini, Jayachandran&lt;/author&gt;&lt;author&gt;Aswathy, Thankamani Ravikumar&lt;/author&gt;&lt;author&gt;Rahul, Anil Babu&lt;/author&gt;&lt;author&gt;Thara, Gautham M&lt;/author&gt;&lt;author&gt;Nair, Achuthsankar S&lt;/author&gt;&lt;/authors&gt;&lt;/contributors&gt;&lt;titles&gt;&lt;title&gt;Synthesis and characterization of zinc oxide nanoparticles using Acacia caesia bark extract and its photocatalytic and antimicrobial activities&lt;/title&gt;&lt;secondary-title&gt;Catalysts&lt;/secondary-title&gt;&lt;/titles&gt;&lt;periodical&gt;&lt;full-title&gt;Catalysts&lt;/full-title&gt;&lt;/periodical&gt;&lt;pages&gt;1507&lt;/pages&gt;&lt;volume&gt;11&lt;/volume&gt;&lt;number&gt;12&lt;/number&gt;&lt;dates&gt;&lt;year&gt;2021&lt;/year&gt;&lt;/dates&gt;&lt;isbn&gt;2073-4344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66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5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6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01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2.32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Aalami&lt;/Author&gt;&lt;Year&gt;2024&lt;/Year&gt;&lt;RecNum&gt;232&lt;/RecNum&gt;&lt;DisplayText&gt;[67]&lt;/DisplayText&gt;&lt;record&gt;&lt;rec-number&gt;232&lt;/rec-number&gt;&lt;foreign-keys&gt;&lt;key app="EN" db-id="dx9e2te59a2xz4e2se9p0fsb20sr9v5t0wtz" timestamp="1713507649"&gt;232&lt;/key&gt;&lt;/foreign-keys&gt;&lt;ref-type name="Journal Article"&gt;17&lt;/ref-type&gt;&lt;contributors&gt;&lt;authors&gt;&lt;author&gt;Aalami, Zakie&lt;/author&gt;&lt;author&gt;Hoseinzadeh, Mohammadsaleh&lt;/author&gt;&lt;author&gt;Manesh, Parsa Hosseini&lt;/author&gt;&lt;author&gt;Aalami, Amir Hossein&lt;/author&gt;&lt;author&gt;Es&amp;apos; haghi, Zarrin&lt;/author&gt;&lt;author&gt;Darroudi, Majid&lt;/author&gt;&lt;author&gt;Sahebkar, Amirhossein&lt;/author&gt;&lt;author&gt;Hosseini, Hasan Ali&lt;/author&gt;&lt;/authors&gt;&lt;/contributors&gt;&lt;titles&gt;&lt;title&gt;Synthesis, characterization, and photocatalytic activities of green sol-gel ZnO nanoparticles using Abelmoschus esculentus and Salvia officinalis: A comparative study versus co-precipitation-synthesized nanoparticles&lt;/title&gt;&lt;secondary-title&gt;Heliyon&lt;/secondary-title&gt;&lt;/titles&gt;&lt;periodical&gt;&lt;full-title&gt;Heliyon&lt;/full-title&gt;&lt;/periodical&gt;&lt;volume&gt;10&lt;/volume&gt;&lt;number&gt;2&lt;/number&gt;&lt;dates&gt;&lt;year&gt;2024&lt;/year&gt;&lt;/dates&gt;&lt;isbn&gt;2405-8440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67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179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Sol-gel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2.99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213DFF" w:rsidP="00213DFF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González-Fernández&lt;/Author&gt;&lt;Year&gt;2022&lt;/Year&gt;&lt;RecNum&gt;234&lt;/RecNum&gt;&lt;DisplayText&gt;[68]&lt;/DisplayText&gt;&lt;record&gt;&lt;rec-number&gt;234&lt;/rec-number&gt;&lt;foreign-keys&gt;&lt;key app="EN" db-id="dx9e2te59a2xz4e2se9p0fsb20sr9v5t0wtz" timestamp="1713513130"&gt;234&lt;/key&gt;&lt;/foreign-keys&gt;&lt;ref-type name="Journal Article"&gt;17&lt;/ref-type&gt;&lt;contributors&gt;&lt;authors&gt;&lt;author&gt;González-Fernández, José Vulfrano&lt;/author&gt;&lt;author&gt;Pinzón-Moreno, Diego David&lt;/author&gt;&lt;author&gt;Neciosup-Puican, Antony Alexander&lt;/author&gt;&lt;author&gt;Carranza-Oropeza, María Verónica&lt;/author&gt;&lt;/authors&gt;&lt;/contributors&gt;&lt;titles&gt;&lt;title&gt;Green method, optical and structural characterization of ZnO nanoparticles synthesized using leaves extract of M. oleifera&lt;/title&gt;&lt;secondary-title&gt;Journal of Renewable Materials&lt;/secondary-title&gt;&lt;/titles&gt;&lt;periodical&gt;&lt;full-title&gt;Journal of Renewable Materials&lt;/full-title&gt;&lt;/periodical&gt;&lt;pages&gt;833&lt;/pages&gt;&lt;volume&gt;10&lt;/volume&gt;&lt;number&gt;3&lt;/number&gt;&lt;dates&gt;&lt;year&gt;2022&lt;/year&gt;&lt;/dates&gt;&lt;isbn&gt;2164-6325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68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70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.5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8.82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110FB7" w:rsidP="00110FB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Narath&lt;/Author&gt;&lt;Year&gt;2021&lt;/Year&gt;&lt;RecNum&gt;235&lt;/RecNum&gt;&lt;DisplayText&gt;[69]&lt;/DisplayText&gt;&lt;record&gt;&lt;rec-number&gt;235&lt;/rec-number&gt;&lt;foreign-keys&gt;&lt;key app="EN" db-id="dx9e2te59a2xz4e2se9p0fsb20sr9v5t0wtz" timestamp="1713513556"&gt;235&lt;/key&gt;&lt;/foreign-keys&gt;&lt;ref-type name="Journal Article"&gt;17&lt;/ref-type&gt;&lt;contributors&gt;&lt;authors&gt;&lt;author&gt;Narath, Sajina&lt;/author&gt;&lt;author&gt;Koroth, Supin Karonnan&lt;/author&gt;&lt;author&gt;Shankar, Sarojini Sharath&lt;/author&gt;&lt;author&gt;George, Bini&lt;/author&gt;&lt;author&gt;Mutta, Vasundhara&lt;/author&gt;&lt;author&gt;Wacławek, Stanisław&lt;/author&gt;&lt;author&gt;Černík, Miroslav&lt;/author&gt;&lt;author&gt;Padil, Vinod Vellora Thekkae&lt;/author&gt;&lt;author&gt;Varma, Rajender S&lt;/author&gt;&lt;/authors&gt;&lt;/contributors&gt;&lt;titles&gt;&lt;title&gt;Cinnamomum tamala leaf extract stabilized zinc oxide nanoparticles: A promising photocatalyst for methylene blue degradation&lt;/title&gt;&lt;secondary-title&gt;Nanomaterials&lt;/secondary-title&gt;&lt;/titles&gt;&lt;periodical&gt;&lt;full-title&gt;Nanomaterials&lt;/full-title&gt;&lt;/periodical&gt;&lt;pages&gt;1558&lt;/pages&gt;&lt;volume&gt;11&lt;/volume&gt;&lt;number&gt;6&lt;/number&gt;&lt;dates&gt;&lt;year&gt;2021&lt;/year&gt;&lt;/dates&gt;&lt;isbn&gt;2079-4991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69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24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50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nitr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1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896AF6" w:rsidRPr="00896AF6" w:rsidRDefault="00110FB7" w:rsidP="00110FB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Gamedze&lt;/Author&gt;&lt;Year&gt;2024&lt;/Year&gt;&lt;RecNum&gt;236&lt;/RecNum&gt;&lt;DisplayText&gt;[70]&lt;/DisplayText&gt;&lt;record&gt;&lt;rec-number&gt;236&lt;/rec-number&gt;&lt;foreign-keys&gt;&lt;key app="EN" db-id="dx9e2te59a2xz4e2se9p0fsb20sr9v5t0wtz" timestamp="1713514262"&gt;236&lt;/key&gt;&lt;/foreign-keys&gt;&lt;ref-type name="Journal Article"&gt;17&lt;/ref-type&gt;&lt;contributors&gt;&lt;authors&gt;&lt;author&gt;Gamedze, Nozipho P&lt;/author&gt;&lt;author&gt;Mthiyane, Doctor MN&lt;/author&gt;&lt;author&gt;Mavengahama, Sydney&lt;/author&gt;&lt;author&gt;Singh, Moganavelli&lt;/author&gt;&lt;author&gt;Onwudiwe, Damian C&lt;/author&gt;&lt;/authors&gt;&lt;/contributors&gt;&lt;titles&gt;&lt;title&gt;Biosynthesis of ZnO nanoparticles using the aqueous extract of Mucuna pruriens (utilis): structural characterization, and the anticancer and antioxidant activities&lt;/title&gt;&lt;secondary-title&gt;Chemistry Africa&lt;/secondary-title&gt;&lt;/titles&gt;&lt;periodical&gt;&lt;full-title&gt;Chemistry Africa&lt;/full-title&gt;&lt;/periodical&gt;&lt;pages&gt;219-228&lt;/pages&gt;&lt;volume&gt;7&lt;/volume&gt;&lt;number&gt;1&lt;/number&gt;&lt;dates&gt;&lt;year&gt;2024&lt;/year&gt;&lt;/dates&gt;&lt;isbn&gt;2522-5758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70]</w:t>
            </w:r>
            <w:r>
              <w:rPr>
                <w:sz w:val="18"/>
              </w:rPr>
              <w:fldChar w:fldCharType="end"/>
            </w:r>
          </w:p>
        </w:tc>
        <w:tc>
          <w:tcPr>
            <w:tcW w:w="66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.7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85</w:t>
            </w:r>
          </w:p>
        </w:tc>
        <w:tc>
          <w:tcPr>
            <w:tcW w:w="1055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50</w:t>
            </w:r>
          </w:p>
        </w:tc>
        <w:tc>
          <w:tcPr>
            <w:tcW w:w="792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946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2</w:t>
            </w:r>
          </w:p>
        </w:tc>
        <w:tc>
          <w:tcPr>
            <w:tcW w:w="1137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896AF6" w:rsidRPr="00896AF6" w:rsidRDefault="00896AF6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0</w:t>
            </w:r>
          </w:p>
        </w:tc>
        <w:tc>
          <w:tcPr>
            <w:tcW w:w="1139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05</w:t>
            </w:r>
          </w:p>
        </w:tc>
        <w:tc>
          <w:tcPr>
            <w:tcW w:w="1250" w:type="dxa"/>
            <w:noWrap/>
            <w:hideMark/>
          </w:tcPr>
          <w:p w:rsidR="00896AF6" w:rsidRPr="00896AF6" w:rsidRDefault="00896AF6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46.5</w:t>
            </w:r>
          </w:p>
        </w:tc>
      </w:tr>
      <w:tr w:rsidR="001E2D57" w:rsidRPr="00896AF6" w:rsidTr="00FD0CE4">
        <w:trPr>
          <w:trHeight w:val="300"/>
        </w:trPr>
        <w:tc>
          <w:tcPr>
            <w:tcW w:w="948" w:type="dxa"/>
          </w:tcPr>
          <w:p w:rsidR="00751034" w:rsidRPr="00896AF6" w:rsidRDefault="00110FB7" w:rsidP="00110FB7">
            <w:pPr>
              <w:rPr>
                <w:sz w:val="18"/>
              </w:rPr>
            </w:pPr>
            <w:r>
              <w:rPr>
                <w:sz w:val="18"/>
              </w:rPr>
              <w:fldChar w:fldCharType="begin"/>
            </w:r>
            <w:r>
              <w:rPr>
                <w:sz w:val="18"/>
              </w:rPr>
              <w:instrText xml:space="preserve"> ADDIN EN.CITE &lt;EndNote&gt;&lt;Cite&gt;&lt;Author&gt;Vijayakumar&lt;/Author&gt;&lt;Year&gt;2018&lt;/Year&gt;&lt;RecNum&gt;237&lt;/RecNum&gt;&lt;DisplayText&gt;[71]&lt;/DisplayText&gt;&lt;record&gt;&lt;rec-number&gt;237&lt;/rec-number&gt;&lt;foreign-keys&gt;&lt;key app="EN" db-id="dx9e2te59a2xz4e2se9p0fsb20sr9v5t0wtz" timestamp="1713515409"&gt;237&lt;/key&gt;&lt;/foreign-keys&gt;&lt;ref-type name="Journal Article"&gt;17&lt;/ref-type&gt;&lt;contributors&gt;&lt;authors&gt;&lt;author&gt;Vijayakumar, Sekar&lt;/author&gt;&lt;author&gt;Krishnakumar, C&lt;/author&gt;&lt;author&gt;Arulmozhi, P&lt;/author&gt;&lt;author&gt;Mahadevan, S&lt;/author&gt;&lt;author&gt;Parameswari, N&lt;/author&gt;&lt;/authors&gt;&lt;/contributors&gt;&lt;titles&gt;&lt;title&gt;Biosynthesis, characterization and antimicrobial activities of zinc oxide nanoparticles from leaf extract of Glycosmis pentaphylla (Retz.) DC&lt;/title&gt;&lt;secondary-title&gt;Microbial pathogenesis&lt;/secondary-title&gt;&lt;/titles&gt;&lt;periodical&gt;&lt;full-title&gt;Microbial pathogenesis&lt;/full-title&gt;&lt;/periodical&gt;&lt;pages&gt;44-48&lt;/pages&gt;&lt;volume&gt;116&lt;/volume&gt;&lt;dates&gt;&lt;year&gt;2018&lt;/year&gt;&lt;/dates&gt;&lt;isbn&gt;0882-4010&lt;/isbn&gt;&lt;urls&gt;&lt;/urls&gt;&lt;/record&gt;&lt;/Cite&gt;&lt;/EndNote&gt;</w:instrText>
            </w:r>
            <w:r>
              <w:rPr>
                <w:sz w:val="18"/>
              </w:rPr>
              <w:fldChar w:fldCharType="separate"/>
            </w:r>
            <w:r>
              <w:rPr>
                <w:noProof/>
                <w:sz w:val="18"/>
              </w:rPr>
              <w:t>[71]</w:t>
            </w:r>
            <w:r>
              <w:rPr>
                <w:sz w:val="18"/>
              </w:rPr>
              <w:fldChar w:fldCharType="end"/>
            </w:r>
            <w:bookmarkStart w:id="0" w:name="_GoBack"/>
            <w:bookmarkEnd w:id="0"/>
          </w:p>
        </w:tc>
        <w:tc>
          <w:tcPr>
            <w:tcW w:w="66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60</w:t>
            </w:r>
          </w:p>
        </w:tc>
        <w:tc>
          <w:tcPr>
            <w:tcW w:w="1055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50</w:t>
            </w:r>
          </w:p>
        </w:tc>
        <w:tc>
          <w:tcPr>
            <w:tcW w:w="792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1</w:t>
            </w:r>
          </w:p>
        </w:tc>
        <w:tc>
          <w:tcPr>
            <w:tcW w:w="946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</w:t>
            </w:r>
          </w:p>
        </w:tc>
        <w:tc>
          <w:tcPr>
            <w:tcW w:w="1137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Green</w:t>
            </w:r>
          </w:p>
        </w:tc>
        <w:tc>
          <w:tcPr>
            <w:tcW w:w="851" w:type="dxa"/>
            <w:noWrap/>
            <w:hideMark/>
          </w:tcPr>
          <w:p w:rsidR="00751034" w:rsidRPr="00896AF6" w:rsidRDefault="00751034">
            <w:pPr>
              <w:rPr>
                <w:sz w:val="18"/>
              </w:rPr>
            </w:pPr>
            <w:r w:rsidRPr="00896AF6">
              <w:rPr>
                <w:sz w:val="18"/>
              </w:rPr>
              <w:t>Zinc acetate</w:t>
            </w:r>
          </w:p>
        </w:tc>
        <w:tc>
          <w:tcPr>
            <w:tcW w:w="421" w:type="dxa"/>
          </w:tcPr>
          <w:p w:rsidR="00751034" w:rsidRPr="00896AF6" w:rsidRDefault="00751034">
            <w:pPr>
              <w:rPr>
                <w:sz w:val="18"/>
              </w:rPr>
            </w:pPr>
          </w:p>
        </w:tc>
        <w:tc>
          <w:tcPr>
            <w:tcW w:w="1139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0.2</w:t>
            </w:r>
          </w:p>
        </w:tc>
        <w:tc>
          <w:tcPr>
            <w:tcW w:w="1250" w:type="dxa"/>
            <w:noWrap/>
            <w:hideMark/>
          </w:tcPr>
          <w:p w:rsidR="00751034" w:rsidRPr="00896AF6" w:rsidRDefault="00751034" w:rsidP="00896AF6">
            <w:pPr>
              <w:rPr>
                <w:sz w:val="18"/>
              </w:rPr>
            </w:pPr>
            <w:r w:rsidRPr="00896AF6">
              <w:rPr>
                <w:sz w:val="18"/>
              </w:rPr>
              <w:t>36</w:t>
            </w:r>
          </w:p>
        </w:tc>
      </w:tr>
    </w:tbl>
    <w:p w:rsidR="00A559EA" w:rsidRDefault="00A559EA">
      <w:pPr>
        <w:rPr>
          <w:sz w:val="18"/>
        </w:rPr>
      </w:pPr>
    </w:p>
    <w:p w:rsidR="00A559EA" w:rsidRDefault="00A559EA">
      <w:pPr>
        <w:rPr>
          <w:sz w:val="18"/>
        </w:rPr>
      </w:pPr>
    </w:p>
    <w:p w:rsidR="00110FB7" w:rsidRPr="00110FB7" w:rsidRDefault="00A559EA" w:rsidP="00110FB7">
      <w:pPr>
        <w:pStyle w:val="EndNoteBibliography"/>
        <w:spacing w:after="0"/>
        <w:ind w:left="720" w:hanging="720"/>
      </w:pPr>
      <w:r>
        <w:rPr>
          <w:sz w:val="18"/>
        </w:rPr>
        <w:fldChar w:fldCharType="begin"/>
      </w:r>
      <w:r>
        <w:rPr>
          <w:sz w:val="18"/>
        </w:rPr>
        <w:instrText xml:space="preserve"> ADDIN EN.REFLIST </w:instrText>
      </w:r>
      <w:r>
        <w:rPr>
          <w:sz w:val="18"/>
        </w:rPr>
        <w:fldChar w:fldCharType="separate"/>
      </w:r>
      <w:r w:rsidR="00110FB7" w:rsidRPr="00110FB7">
        <w:t>1.</w:t>
      </w:r>
      <w:r w:rsidR="00110FB7" w:rsidRPr="00110FB7">
        <w:tab/>
        <w:t xml:space="preserve">Patel, M., et al., </w:t>
      </w:r>
      <w:r w:rsidR="00110FB7" w:rsidRPr="00110FB7">
        <w:rPr>
          <w:i/>
        </w:rPr>
        <w:t>Synthesis of ZnO and CuO nanoparticles via Sol gel method and its characterization by using various technique.</w:t>
      </w:r>
      <w:r w:rsidR="00110FB7" w:rsidRPr="00110FB7">
        <w:t xml:space="preserve"> Discover Materials, 2022. </w:t>
      </w:r>
      <w:r w:rsidR="00110FB7" w:rsidRPr="00110FB7">
        <w:rPr>
          <w:b/>
        </w:rPr>
        <w:t>2</w:t>
      </w:r>
      <w:r w:rsidR="00110FB7" w:rsidRPr="00110FB7">
        <w:t>(1): p. 1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2.</w:t>
      </w:r>
      <w:r w:rsidRPr="00110FB7">
        <w:tab/>
        <w:t xml:space="preserve">Brintha, S. and M. Ajitha, </w:t>
      </w:r>
      <w:r w:rsidRPr="00110FB7">
        <w:rPr>
          <w:i/>
        </w:rPr>
        <w:t>Synthesis and characterization of ZnO nanoparticles via aqueous solution, sol-gel and hydrothermal methods.</w:t>
      </w:r>
      <w:r w:rsidRPr="00110FB7">
        <w:t xml:space="preserve"> IOSR J Appl Chem, 2015. </w:t>
      </w:r>
      <w:r w:rsidRPr="00110FB7">
        <w:rPr>
          <w:b/>
        </w:rPr>
        <w:t>8</w:t>
      </w:r>
      <w:r w:rsidRPr="00110FB7">
        <w:t>(11): p. 66-72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3.</w:t>
      </w:r>
      <w:r w:rsidRPr="00110FB7">
        <w:tab/>
        <w:t xml:space="preserve">George, J.M., et al. </w:t>
      </w:r>
      <w:r w:rsidRPr="00110FB7">
        <w:rPr>
          <w:i/>
        </w:rPr>
        <w:t>Green synthesis of ZnO nanoparticles</w:t>
      </w:r>
      <w:r w:rsidRPr="00110FB7">
        <w:t xml:space="preserve">. in </w:t>
      </w:r>
      <w:r w:rsidRPr="00110FB7">
        <w:rPr>
          <w:i/>
        </w:rPr>
        <w:t>AIP Conference Proceedings</w:t>
      </w:r>
      <w:r w:rsidRPr="00110FB7">
        <w:t>. 2020. AIP Publishing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4.</w:t>
      </w:r>
      <w:r w:rsidRPr="00110FB7">
        <w:tab/>
        <w:t xml:space="preserve">Faisal, S., et al., </w:t>
      </w:r>
      <w:r w:rsidRPr="00110FB7">
        <w:rPr>
          <w:i/>
        </w:rPr>
        <w:t>Green synthesis of zinc oxide (ZnO) nanoparticles using aqueous fruit extracts of Myristica fragrans: their characterizations and biological and environmental applications.</w:t>
      </w:r>
      <w:r w:rsidRPr="00110FB7">
        <w:t xml:space="preserve"> ACS omega, 2021. </w:t>
      </w:r>
      <w:r w:rsidRPr="00110FB7">
        <w:rPr>
          <w:b/>
        </w:rPr>
        <w:t>6</w:t>
      </w:r>
      <w:r w:rsidRPr="00110FB7">
        <w:t>(14): p. 9709-9722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5.</w:t>
      </w:r>
      <w:r w:rsidRPr="00110FB7">
        <w:tab/>
        <w:t xml:space="preserve">Balogun, S.W., et al., </w:t>
      </w:r>
      <w:r w:rsidRPr="00110FB7">
        <w:rPr>
          <w:i/>
        </w:rPr>
        <w:t>Green synthesis and characterization of zinc oxide nanoparticles using bashful (Mimosa pudica), leaf extract: A precursor for organic electronics applications.</w:t>
      </w:r>
      <w:r w:rsidRPr="00110FB7">
        <w:t xml:space="preserve"> Sn Applied Sciences, 2020. </w:t>
      </w:r>
      <w:r w:rsidRPr="00110FB7">
        <w:rPr>
          <w:b/>
        </w:rPr>
        <w:t>2</w:t>
      </w:r>
      <w:r w:rsidRPr="00110FB7">
        <w:t>: p. 1-8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6.</w:t>
      </w:r>
      <w:r w:rsidRPr="00110FB7">
        <w:tab/>
        <w:t xml:space="preserve">Degefa, A., et al., </w:t>
      </w:r>
      <w:r w:rsidRPr="00110FB7">
        <w:rPr>
          <w:i/>
        </w:rPr>
        <w:t>Green synthesis, characterization of zinc oxide nanoparticles, and examination of properties for dye-sensitive solar cells using various vegetable extracts.</w:t>
      </w:r>
      <w:r w:rsidRPr="00110FB7">
        <w:t xml:space="preserve"> Journal of Nanomaterials, 2021. </w:t>
      </w:r>
      <w:r w:rsidRPr="00110FB7">
        <w:rPr>
          <w:b/>
        </w:rPr>
        <w:t>2021</w:t>
      </w:r>
      <w:r w:rsidRPr="00110FB7">
        <w:t>: p. 1-9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7.</w:t>
      </w:r>
      <w:r w:rsidRPr="00110FB7">
        <w:tab/>
        <w:t xml:space="preserve">Almarhoon, Z.M., T. Indumathi, and E.R. Kumar, </w:t>
      </w:r>
      <w:r w:rsidRPr="00110FB7">
        <w:rPr>
          <w:i/>
        </w:rPr>
        <w:t>Optimized green synthesis of ZnO nanoparticles: evaluation of structural, morphological, vibrational and optical properties.</w:t>
      </w:r>
      <w:r w:rsidRPr="00110FB7">
        <w:t xml:space="preserve"> Journal of Materials Science: Materials in Electronics, 2022. </w:t>
      </w:r>
      <w:r w:rsidRPr="00110FB7">
        <w:rPr>
          <w:b/>
        </w:rPr>
        <w:t>33</w:t>
      </w:r>
      <w:r w:rsidRPr="00110FB7">
        <w:t>(30): p. 23659-23672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8.</w:t>
      </w:r>
      <w:r w:rsidRPr="00110FB7">
        <w:tab/>
        <w:t xml:space="preserve">Alias, S., A. Ismail, and A. Mohamad, </w:t>
      </w:r>
      <w:r w:rsidRPr="00110FB7">
        <w:rPr>
          <w:i/>
        </w:rPr>
        <w:t>Effect of pH on ZnO nanoparticle properties synthesized by sol–gel centrifugation.</w:t>
      </w:r>
      <w:r w:rsidRPr="00110FB7">
        <w:t xml:space="preserve"> Journal of Alloys and Compounds, 2010. </w:t>
      </w:r>
      <w:r w:rsidRPr="00110FB7">
        <w:rPr>
          <w:b/>
        </w:rPr>
        <w:t>499</w:t>
      </w:r>
      <w:r w:rsidRPr="00110FB7">
        <w:t>(2): p. 231-237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9.</w:t>
      </w:r>
      <w:r w:rsidRPr="00110FB7">
        <w:tab/>
        <w:t xml:space="preserve">Rajarajeswari, P., R. Shaikh, and L. Ravangave, </w:t>
      </w:r>
      <w:r w:rsidRPr="00110FB7">
        <w:rPr>
          <w:i/>
        </w:rPr>
        <w:t>Effect of temperature reaction on chemically synthesized ZnO nanoparticles change in particle size.</w:t>
      </w:r>
      <w:r w:rsidRPr="00110FB7">
        <w:t xml:space="preserve"> Materials Today: Proceedings, 2021. </w:t>
      </w:r>
      <w:r w:rsidRPr="00110FB7">
        <w:rPr>
          <w:b/>
        </w:rPr>
        <w:t>45</w:t>
      </w:r>
      <w:r w:rsidRPr="00110FB7">
        <w:t>: p. 3997-4001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10.</w:t>
      </w:r>
      <w:r w:rsidRPr="00110FB7">
        <w:tab/>
        <w:t xml:space="preserve">Jay Chithra, M., M. Sathya, and K. Pushpanathan, </w:t>
      </w:r>
      <w:r w:rsidRPr="00110FB7">
        <w:rPr>
          <w:i/>
        </w:rPr>
        <w:t>Effect of pH on crystal size and photoluminescence property of ZnO nanoparticles prepared by chemical precipitation method.</w:t>
      </w:r>
      <w:r w:rsidRPr="00110FB7">
        <w:t xml:space="preserve"> Acta Metallurgica Sinica (English Letters), 2015. </w:t>
      </w:r>
      <w:r w:rsidRPr="00110FB7">
        <w:rPr>
          <w:b/>
        </w:rPr>
        <w:t>28</w:t>
      </w:r>
      <w:r w:rsidRPr="00110FB7">
        <w:t>: p. 394-404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11.</w:t>
      </w:r>
      <w:r w:rsidRPr="00110FB7">
        <w:tab/>
        <w:t xml:space="preserve">Ribut, S.H., et al., </w:t>
      </w:r>
      <w:r w:rsidRPr="00110FB7">
        <w:rPr>
          <w:i/>
        </w:rPr>
        <w:t>Influence of pH variations on zinc oxide nanoparticles and their antibacterial activity.</w:t>
      </w:r>
      <w:r w:rsidRPr="00110FB7">
        <w:t xml:space="preserve"> Materials Research Express, 2018. </w:t>
      </w:r>
      <w:r w:rsidRPr="00110FB7">
        <w:rPr>
          <w:b/>
        </w:rPr>
        <w:t>6</w:t>
      </w:r>
      <w:r w:rsidRPr="00110FB7">
        <w:t>(2): p. 025016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lastRenderedPageBreak/>
        <w:t>12.</w:t>
      </w:r>
      <w:r w:rsidRPr="00110FB7">
        <w:tab/>
        <w:t xml:space="preserve">Indramahalakshmi, G., </w:t>
      </w:r>
      <w:r w:rsidRPr="00110FB7">
        <w:rPr>
          <w:i/>
        </w:rPr>
        <w:t>Characterization and antibacterial activity of zinc oxide nanoparticles synthesized using Opuntia ficus indica fruit aqueous extract.</w:t>
      </w:r>
      <w:r w:rsidRPr="00110FB7">
        <w:t xml:space="preserve"> Asian Journal of Physical and Chemical Sciences, 2017. </w:t>
      </w:r>
      <w:r w:rsidRPr="00110FB7">
        <w:rPr>
          <w:b/>
        </w:rPr>
        <w:t>3</w:t>
      </w:r>
      <w:r w:rsidRPr="00110FB7">
        <w:t>(2): p. 1-7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13.</w:t>
      </w:r>
      <w:r w:rsidRPr="00110FB7">
        <w:tab/>
        <w:t xml:space="preserve">Parra, M.R. and F.Z. Haque, </w:t>
      </w:r>
      <w:r w:rsidRPr="00110FB7">
        <w:rPr>
          <w:i/>
        </w:rPr>
        <w:t>Aqueous chemical route synthesis and the effect of calcination temperature on the structural and optical properties of ZnO nanoparticles.</w:t>
      </w:r>
      <w:r w:rsidRPr="00110FB7">
        <w:t xml:space="preserve"> Journal of Materials Research and Technology, 2014. </w:t>
      </w:r>
      <w:r w:rsidRPr="00110FB7">
        <w:rPr>
          <w:b/>
        </w:rPr>
        <w:t>3</w:t>
      </w:r>
      <w:r w:rsidRPr="00110FB7">
        <w:t>(4): p. 363-369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14.</w:t>
      </w:r>
      <w:r w:rsidRPr="00110FB7">
        <w:tab/>
        <w:t xml:space="preserve">Fakhari, S., M. Jamzad, and H. Kabiri Fard, </w:t>
      </w:r>
      <w:r w:rsidRPr="00110FB7">
        <w:rPr>
          <w:i/>
        </w:rPr>
        <w:t>Green synthesis of zinc oxide nanoparticles: a comparison.</w:t>
      </w:r>
      <w:r w:rsidRPr="00110FB7">
        <w:t xml:space="preserve"> Green chemistry letters and reviews, 2019. </w:t>
      </w:r>
      <w:r w:rsidRPr="00110FB7">
        <w:rPr>
          <w:b/>
        </w:rPr>
        <w:t>12</w:t>
      </w:r>
      <w:r w:rsidRPr="00110FB7">
        <w:t>(1): p. 19-24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15.</w:t>
      </w:r>
      <w:r w:rsidRPr="00110FB7">
        <w:tab/>
        <w:t xml:space="preserve">Abdol Aziz, R.A., S.F. Abd Karim, and N.A. Rosli, </w:t>
      </w:r>
      <w:r w:rsidRPr="00110FB7">
        <w:rPr>
          <w:i/>
        </w:rPr>
        <w:t>The effect of ph on zinc oxide nanoparticles characteristics synthesized from banana peel extract.</w:t>
      </w:r>
      <w:r w:rsidRPr="00110FB7">
        <w:t xml:space="preserve"> Key Engineering Materials, 2019. </w:t>
      </w:r>
      <w:r w:rsidRPr="00110FB7">
        <w:rPr>
          <w:b/>
        </w:rPr>
        <w:t>797</w:t>
      </w:r>
      <w:r w:rsidRPr="00110FB7">
        <w:t>: p. 271-279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16.</w:t>
      </w:r>
      <w:r w:rsidRPr="00110FB7">
        <w:tab/>
        <w:t xml:space="preserve">Sugihartono, I., et al. </w:t>
      </w:r>
      <w:r w:rsidRPr="00110FB7">
        <w:rPr>
          <w:i/>
        </w:rPr>
        <w:t>The influence of calcination temperature on optical properties of ZnO nanoparticles</w:t>
      </w:r>
      <w:r w:rsidRPr="00110FB7">
        <w:t xml:space="preserve">. in </w:t>
      </w:r>
      <w:r w:rsidRPr="00110FB7">
        <w:rPr>
          <w:i/>
        </w:rPr>
        <w:t>AIP Conference Proceedings</w:t>
      </w:r>
      <w:r w:rsidRPr="00110FB7">
        <w:t>. 2019. AIP Publishing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17.</w:t>
      </w:r>
      <w:r w:rsidRPr="00110FB7">
        <w:tab/>
        <w:t xml:space="preserve">Alzahrani, J.S., et al., </w:t>
      </w:r>
      <w:r w:rsidRPr="00110FB7">
        <w:rPr>
          <w:i/>
        </w:rPr>
        <w:t>Effect of calcination temperature on the structural and optical properties of (ZnO) 0.8 (ZrO2) 0.2 nanoparticles.</w:t>
      </w:r>
      <w:r w:rsidRPr="00110FB7">
        <w:t xml:space="preserve"> Journal of Inorganic and Organometallic Polymers and Materials, 2022. </w:t>
      </w:r>
      <w:r w:rsidRPr="00110FB7">
        <w:rPr>
          <w:b/>
        </w:rPr>
        <w:t>32</w:t>
      </w:r>
      <w:r w:rsidRPr="00110FB7">
        <w:t>(5): p. 1755-1765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18.</w:t>
      </w:r>
      <w:r w:rsidRPr="00110FB7">
        <w:tab/>
        <w:t xml:space="preserve">Kayani, Z.N., F. Saleemi, and I. Batool, </w:t>
      </w:r>
      <w:r w:rsidRPr="00110FB7">
        <w:rPr>
          <w:i/>
        </w:rPr>
        <w:t>Effect of calcination temperature on the properties of ZnO nanoparticles.</w:t>
      </w:r>
      <w:r w:rsidRPr="00110FB7">
        <w:t xml:space="preserve"> Applied Physics A, 2015. </w:t>
      </w:r>
      <w:r w:rsidRPr="00110FB7">
        <w:rPr>
          <w:b/>
        </w:rPr>
        <w:t>119</w:t>
      </w:r>
      <w:r w:rsidRPr="00110FB7">
        <w:t>: p. 713-720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19.</w:t>
      </w:r>
      <w:r w:rsidRPr="00110FB7">
        <w:tab/>
        <w:t xml:space="preserve">Wang, Y., et al., </w:t>
      </w:r>
      <w:r w:rsidRPr="00110FB7">
        <w:rPr>
          <w:i/>
        </w:rPr>
        <w:t>Solvothermal synthesis of ZnO nanoparticles for photocatalytic degradation of methyl orange and p-nitrophenol.</w:t>
      </w:r>
      <w:r w:rsidRPr="00110FB7">
        <w:t xml:space="preserve"> Water, 2021. </w:t>
      </w:r>
      <w:r w:rsidRPr="00110FB7">
        <w:rPr>
          <w:b/>
        </w:rPr>
        <w:t>13</w:t>
      </w:r>
      <w:r w:rsidRPr="00110FB7">
        <w:t>(22): p. 3224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20.</w:t>
      </w:r>
      <w:r w:rsidRPr="00110FB7">
        <w:tab/>
        <w:t xml:space="preserve">Widiyastuti, W., et al., </w:t>
      </w:r>
      <w:r w:rsidRPr="00110FB7">
        <w:rPr>
          <w:i/>
        </w:rPr>
        <w:t>Morphology and Optical Properties of Zinc Oxide Nanoparticles Synthesised by Solvothermal Method.</w:t>
      </w:r>
      <w:r w:rsidRPr="00110FB7">
        <w:t xml:space="preserve"> CHEMICAL ENGINEERING, 2017. </w:t>
      </w:r>
      <w:r w:rsidRPr="00110FB7">
        <w:rPr>
          <w:b/>
        </w:rPr>
        <w:t>56</w:t>
      </w:r>
      <w:r w:rsidRPr="00110FB7">
        <w:t>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21.</w:t>
      </w:r>
      <w:r w:rsidRPr="00110FB7">
        <w:tab/>
        <w:t xml:space="preserve">Kalam, A., et al., </w:t>
      </w:r>
      <w:r w:rsidRPr="00110FB7">
        <w:rPr>
          <w:i/>
        </w:rPr>
        <w:t>Effect of stabilizer on optical band gap of ZnO and their performance in dye-sensitized solar cells.</w:t>
      </w:r>
      <w:r w:rsidRPr="00110FB7">
        <w:t xml:space="preserve"> Bulletin of the Chemical Society of Ethiopia, 2022. </w:t>
      </w:r>
      <w:r w:rsidRPr="00110FB7">
        <w:rPr>
          <w:b/>
        </w:rPr>
        <w:t>36</w:t>
      </w:r>
      <w:r w:rsidRPr="00110FB7">
        <w:t>(1): p. 209-222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22.</w:t>
      </w:r>
      <w:r w:rsidRPr="00110FB7">
        <w:tab/>
        <w:t xml:space="preserve">Barrera, D., et al., </w:t>
      </w:r>
      <w:r w:rsidRPr="00110FB7">
        <w:rPr>
          <w:i/>
        </w:rPr>
        <w:t>Reliable preparation of ZnO nanoparticles by different synthesis methods for bactericidal applications.</w:t>
      </w:r>
      <w:r w:rsidRPr="00110FB7">
        <w:t xml:space="preserve"> Advances in Natural Sciences: Nanoscience and Nanotechnology, 2020. </w:t>
      </w:r>
      <w:r w:rsidRPr="00110FB7">
        <w:rPr>
          <w:b/>
        </w:rPr>
        <w:t>11</w:t>
      </w:r>
      <w:r w:rsidRPr="00110FB7">
        <w:t>(2): p. 025015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23.</w:t>
      </w:r>
      <w:r w:rsidRPr="00110FB7">
        <w:tab/>
        <w:t xml:space="preserve">Biron, D.d.S., V.d. Santos, and C.P. Bergmann, </w:t>
      </w:r>
      <w:r w:rsidRPr="00110FB7">
        <w:rPr>
          <w:i/>
        </w:rPr>
        <w:t>Synthesis and characterization of zinc oxide obtained by combining zinc nitrate with sodium hydroxide in polyol medium.</w:t>
      </w:r>
      <w:r w:rsidRPr="00110FB7">
        <w:t xml:space="preserve"> Materials Research, 2020. </w:t>
      </w:r>
      <w:r w:rsidRPr="00110FB7">
        <w:rPr>
          <w:b/>
        </w:rPr>
        <w:t>23</w:t>
      </w:r>
      <w:r w:rsidRPr="00110FB7">
        <w:t>: p. e20200080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24.</w:t>
      </w:r>
      <w:r w:rsidRPr="00110FB7">
        <w:tab/>
        <w:t xml:space="preserve">Middya, S., et al., </w:t>
      </w:r>
      <w:r w:rsidRPr="00110FB7">
        <w:rPr>
          <w:i/>
        </w:rPr>
        <w:t>Role of zinc oxide nanomorphology on Schottky diode properties.</w:t>
      </w:r>
      <w:r w:rsidRPr="00110FB7">
        <w:t xml:space="preserve"> Chemical Physics Letters, 2014. </w:t>
      </w:r>
      <w:r w:rsidRPr="00110FB7">
        <w:rPr>
          <w:b/>
        </w:rPr>
        <w:t>610</w:t>
      </w:r>
      <w:r w:rsidRPr="00110FB7">
        <w:t>: p. 39-44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25.</w:t>
      </w:r>
      <w:r w:rsidRPr="00110FB7">
        <w:tab/>
        <w:t xml:space="preserve">Talebian, N., S.M. Amininezhad, and M. Doudi, </w:t>
      </w:r>
      <w:r w:rsidRPr="00110FB7">
        <w:rPr>
          <w:i/>
        </w:rPr>
        <w:t>Controllable synthesis of ZnO nanoparticles and their morphology-dependent antibacterial and optical properties.</w:t>
      </w:r>
      <w:r w:rsidRPr="00110FB7">
        <w:t xml:space="preserve"> Journal of Photochemistry and Photobiology B: Biology, 2013. </w:t>
      </w:r>
      <w:r w:rsidRPr="00110FB7">
        <w:rPr>
          <w:b/>
        </w:rPr>
        <w:t>120</w:t>
      </w:r>
      <w:r w:rsidRPr="00110FB7">
        <w:t>: p. 66-73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26.</w:t>
      </w:r>
      <w:r w:rsidRPr="00110FB7">
        <w:tab/>
        <w:t xml:space="preserve">Lian, J., et al., </w:t>
      </w:r>
      <w:r w:rsidRPr="00110FB7">
        <w:rPr>
          <w:i/>
        </w:rPr>
        <w:t>Template-free solvothermal synthesis of ZnO nanoparticles with controllable size and their size-dependent optical properties.</w:t>
      </w:r>
      <w:r w:rsidRPr="00110FB7">
        <w:t xml:space="preserve"> Materials letters, 2012. </w:t>
      </w:r>
      <w:r w:rsidRPr="00110FB7">
        <w:rPr>
          <w:b/>
        </w:rPr>
        <w:t>66</w:t>
      </w:r>
      <w:r w:rsidRPr="00110FB7">
        <w:t>(1): p. 318-320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27.</w:t>
      </w:r>
      <w:r w:rsidRPr="00110FB7">
        <w:tab/>
        <w:t xml:space="preserve">Motelica, L., et al., </w:t>
      </w:r>
      <w:r w:rsidRPr="00110FB7">
        <w:rPr>
          <w:i/>
        </w:rPr>
        <w:t>Influence of the alcohols on the zno synthesis and its properties: The photocatalytic and antimicrobial activities.</w:t>
      </w:r>
      <w:r w:rsidRPr="00110FB7">
        <w:t xml:space="preserve"> Pharmaceutics, 2022. </w:t>
      </w:r>
      <w:r w:rsidRPr="00110FB7">
        <w:rPr>
          <w:b/>
        </w:rPr>
        <w:t>14</w:t>
      </w:r>
      <w:r w:rsidRPr="00110FB7">
        <w:t>(12): p. 2842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28.</w:t>
      </w:r>
      <w:r w:rsidRPr="00110FB7">
        <w:tab/>
        <w:t xml:space="preserve">Pimentel, A., et al., </w:t>
      </w:r>
      <w:r w:rsidRPr="00110FB7">
        <w:rPr>
          <w:i/>
        </w:rPr>
        <w:t>Effect of solvents on ZnO nanostructures synthesized by solvothermal method assisted by microwave radiation: A photocatalytic study.</w:t>
      </w:r>
      <w:r w:rsidRPr="00110FB7">
        <w:t xml:space="preserve"> Journal of Materials Science, 2015. </w:t>
      </w:r>
      <w:r w:rsidRPr="00110FB7">
        <w:rPr>
          <w:b/>
        </w:rPr>
        <w:t>50</w:t>
      </w:r>
      <w:r w:rsidRPr="00110FB7">
        <w:t>: p. 5777-5787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29.</w:t>
      </w:r>
      <w:r w:rsidRPr="00110FB7">
        <w:tab/>
        <w:t xml:space="preserve">Gherbi, B., et al., </w:t>
      </w:r>
      <w:r w:rsidRPr="00110FB7">
        <w:rPr>
          <w:i/>
        </w:rPr>
        <w:t>Effect of pH value on the bandgap energy and particles size for biosynthesis of ZnO nanoparticles: Efficiency for photocatalytic adsorption of methyl orange.</w:t>
      </w:r>
      <w:r w:rsidRPr="00110FB7">
        <w:t xml:space="preserve"> Sustainability, 2022. </w:t>
      </w:r>
      <w:r w:rsidRPr="00110FB7">
        <w:rPr>
          <w:b/>
        </w:rPr>
        <w:t>14</w:t>
      </w:r>
      <w:r w:rsidRPr="00110FB7">
        <w:t>(18): p. 11300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30.</w:t>
      </w:r>
      <w:r w:rsidRPr="00110FB7">
        <w:tab/>
        <w:t xml:space="preserve">Sheikhi, S., M. Aliannezhadi, and F.S. Tehrani, </w:t>
      </w:r>
      <w:r w:rsidRPr="00110FB7">
        <w:rPr>
          <w:i/>
        </w:rPr>
        <w:t>Effect of precursor material, pH, and aging on ZnO nanoparticles synthesized by one-step sol–gel method for photodynamic and photocatalytic applications.</w:t>
      </w:r>
      <w:r w:rsidRPr="00110FB7">
        <w:t xml:space="preserve"> The European Physical Journal Plus, 2022. </w:t>
      </w:r>
      <w:r w:rsidRPr="00110FB7">
        <w:rPr>
          <w:b/>
        </w:rPr>
        <w:t>137</w:t>
      </w:r>
      <w:r w:rsidRPr="00110FB7">
        <w:t>(1): p. 60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lastRenderedPageBreak/>
        <w:t>31.</w:t>
      </w:r>
      <w:r w:rsidRPr="00110FB7">
        <w:tab/>
        <w:t xml:space="preserve">Dodoo-Arhin, D., et al., </w:t>
      </w:r>
      <w:r w:rsidRPr="00110FB7">
        <w:rPr>
          <w:i/>
        </w:rPr>
        <w:t>Photocatalytic degradation of Rhodamine dyes using zinc oxide nanoparticles.</w:t>
      </w:r>
      <w:r w:rsidRPr="00110FB7">
        <w:t xml:space="preserve"> Materials Today: Proceedings, 2021. </w:t>
      </w:r>
      <w:r w:rsidRPr="00110FB7">
        <w:rPr>
          <w:b/>
        </w:rPr>
        <w:t>38</w:t>
      </w:r>
      <w:r w:rsidRPr="00110FB7">
        <w:t>: p. 809-815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32.</w:t>
      </w:r>
      <w:r w:rsidRPr="00110FB7">
        <w:tab/>
        <w:t xml:space="preserve">Karam, S.T. and A.F. Abdulrahman. </w:t>
      </w:r>
      <w:r w:rsidRPr="00110FB7">
        <w:rPr>
          <w:i/>
        </w:rPr>
        <w:t>Green synthesis and characterization of ZnO nanoparticles by using thyme plant leaf extract</w:t>
      </w:r>
      <w:r w:rsidRPr="00110FB7">
        <w:t xml:space="preserve">. in </w:t>
      </w:r>
      <w:r w:rsidRPr="00110FB7">
        <w:rPr>
          <w:i/>
        </w:rPr>
        <w:t>Photonics</w:t>
      </w:r>
      <w:r w:rsidRPr="00110FB7">
        <w:t>. 2022. MDPI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33.</w:t>
      </w:r>
      <w:r w:rsidRPr="00110FB7">
        <w:tab/>
        <w:t xml:space="preserve">Kermani, M., et al., </w:t>
      </w:r>
      <w:r w:rsidRPr="00110FB7">
        <w:rPr>
          <w:i/>
        </w:rPr>
        <w:t>The photocatalytic, cytotoxicity, and antibacterial properties of zinc oxide nanoparticles synthesized using Trigonella foenum-graecum L extract.</w:t>
      </w:r>
      <w:r w:rsidRPr="00110FB7">
        <w:t xml:space="preserve"> Environmental Science and Pollution Research, 2023. </w:t>
      </w:r>
      <w:r w:rsidRPr="00110FB7">
        <w:rPr>
          <w:b/>
        </w:rPr>
        <w:t>30</w:t>
      </w:r>
      <w:r w:rsidRPr="00110FB7">
        <w:t>(7): p. 19313-19325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34.</w:t>
      </w:r>
      <w:r w:rsidRPr="00110FB7">
        <w:tab/>
        <w:t xml:space="preserve">Bekele, B. and G.B.a.D. Shiferaw, </w:t>
      </w:r>
      <w:r w:rsidRPr="00110FB7">
        <w:rPr>
          <w:i/>
        </w:rPr>
        <w:t>Synthesis, Characterization and Application of Zinc Oxide Nanoparticles for Textile Materials against Ultra Violet Radiation.</w:t>
      </w:r>
      <w:r w:rsidRPr="00110FB7">
        <w:t xml:space="preserve"> International Journal of Innovative Science and Research Technology.–2021.–6. </w:t>
      </w:r>
      <w:r w:rsidRPr="00110FB7">
        <w:rPr>
          <w:b/>
        </w:rPr>
        <w:t>1</w:t>
      </w:r>
      <w:r w:rsidRPr="00110FB7">
        <w:t>: p. 1156-1165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35.</w:t>
      </w:r>
      <w:r w:rsidRPr="00110FB7">
        <w:tab/>
        <w:t xml:space="preserve">Kaningini, A.G., et al., </w:t>
      </w:r>
      <w:r w:rsidRPr="00110FB7">
        <w:rPr>
          <w:i/>
        </w:rPr>
        <w:t>Effect of optimized precursor concentration, temperature, and doping on optical properties of ZnO nanoparticles synthesized via a green route using bush tea (Athrixia phylicoides DC.) leaf extracts.</w:t>
      </w:r>
      <w:r w:rsidRPr="00110FB7">
        <w:t xml:space="preserve"> ACS omega, 2022. </w:t>
      </w:r>
      <w:r w:rsidRPr="00110FB7">
        <w:rPr>
          <w:b/>
        </w:rPr>
        <w:t>7</w:t>
      </w:r>
      <w:r w:rsidRPr="00110FB7">
        <w:t>(36): p. 31658-31666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36.</w:t>
      </w:r>
      <w:r w:rsidRPr="00110FB7">
        <w:tab/>
        <w:t xml:space="preserve">Abdulqudos, A.N. and A.F.F. Abdulrahman, </w:t>
      </w:r>
      <w:r w:rsidRPr="00110FB7">
        <w:rPr>
          <w:i/>
        </w:rPr>
        <w:t>Biosynthesis and Characterization of ZnO Nanoparticles by using Leaf Extractionof Allium Calocephalum Wendelbow Plant.</w:t>
      </w:r>
      <w:r w:rsidRPr="00110FB7">
        <w:t xml:space="preserve"> Passer Journal of Basic and Applied Sciences, 2022. </w:t>
      </w:r>
      <w:r w:rsidRPr="00110FB7">
        <w:rPr>
          <w:b/>
        </w:rPr>
        <w:t>4</w:t>
      </w:r>
      <w:r w:rsidRPr="00110FB7">
        <w:t>(2): p. 113-126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37.</w:t>
      </w:r>
      <w:r w:rsidRPr="00110FB7">
        <w:tab/>
        <w:t xml:space="preserve">Limón-Rocha, I., et al., </w:t>
      </w:r>
      <w:r w:rsidRPr="00110FB7">
        <w:rPr>
          <w:i/>
        </w:rPr>
        <w:t>Effect of the precursor on the synthesis of ZnO and its photocatalytic activity.</w:t>
      </w:r>
      <w:r w:rsidRPr="00110FB7">
        <w:t xml:space="preserve"> Inorganics, 2022. </w:t>
      </w:r>
      <w:r w:rsidRPr="00110FB7">
        <w:rPr>
          <w:b/>
        </w:rPr>
        <w:t>10</w:t>
      </w:r>
      <w:r w:rsidRPr="00110FB7">
        <w:t>(2): p. 16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38.</w:t>
      </w:r>
      <w:r w:rsidRPr="00110FB7">
        <w:tab/>
        <w:t xml:space="preserve">Arellano-Cortaza, M., et al., </w:t>
      </w:r>
      <w:r w:rsidRPr="00110FB7">
        <w:rPr>
          <w:i/>
        </w:rPr>
        <w:t>pH dependent morphology and texture evolution of ZnO nanoparticles fabricated by microwave-assisted chemical synthesis and their photocatalytic dye degradation activities.</w:t>
      </w:r>
      <w:r w:rsidRPr="00110FB7">
        <w:t xml:space="preserve"> Ceramics International, 2021. </w:t>
      </w:r>
      <w:r w:rsidRPr="00110FB7">
        <w:rPr>
          <w:b/>
        </w:rPr>
        <w:t>47</w:t>
      </w:r>
      <w:r w:rsidRPr="00110FB7">
        <w:t>(19): p. 27469-27478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39.</w:t>
      </w:r>
      <w:r w:rsidRPr="00110FB7">
        <w:tab/>
        <w:t xml:space="preserve">Zare, M., et al., </w:t>
      </w:r>
      <w:r w:rsidRPr="00110FB7">
        <w:rPr>
          <w:i/>
        </w:rPr>
        <w:t>Surfactant assisted solvothermal synthesis of ZnO nanoparticles and study of their antimicrobial and antioxidant properties.</w:t>
      </w:r>
      <w:r w:rsidRPr="00110FB7">
        <w:t xml:space="preserve"> Journal of materials science &amp; technology, 2018. </w:t>
      </w:r>
      <w:r w:rsidRPr="00110FB7">
        <w:rPr>
          <w:b/>
        </w:rPr>
        <w:t>34</w:t>
      </w:r>
      <w:r w:rsidRPr="00110FB7">
        <w:t>(6): p. 1035-1043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40.</w:t>
      </w:r>
      <w:r w:rsidRPr="00110FB7">
        <w:tab/>
        <w:t xml:space="preserve">Motelica, L., et al., </w:t>
      </w:r>
      <w:r w:rsidRPr="00110FB7">
        <w:rPr>
          <w:i/>
        </w:rPr>
        <w:t>Antibacterial activity of solvothermal obtained zno nanoparticles with different morphology and photocatalytic activity against a dye mixture: Methylene blue, rhodamine b and methyl orange.</w:t>
      </w:r>
      <w:r w:rsidRPr="00110FB7">
        <w:t xml:space="preserve"> International Journal of Molecular Sciences, 2023. </w:t>
      </w:r>
      <w:r w:rsidRPr="00110FB7">
        <w:rPr>
          <w:b/>
        </w:rPr>
        <w:t>24</w:t>
      </w:r>
      <w:r w:rsidRPr="00110FB7">
        <w:t>(6): p. 5677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41.</w:t>
      </w:r>
      <w:r w:rsidRPr="00110FB7">
        <w:tab/>
        <w:t xml:space="preserve">Nageswara Rao, B., et al., </w:t>
      </w:r>
      <w:r w:rsidRPr="00110FB7">
        <w:rPr>
          <w:i/>
        </w:rPr>
        <w:t>Structural and Optical Studies of ZnO Nanostructures Synthesized by Rapid Microwave Assisted Hydrothermal and Solvothermal Methods.</w:t>
      </w:r>
      <w:r w:rsidRPr="00110FB7">
        <w:t xml:space="preserve"> Transactions of the Indian Ceramic Society, 2018. </w:t>
      </w:r>
      <w:r w:rsidRPr="00110FB7">
        <w:rPr>
          <w:b/>
        </w:rPr>
        <w:t>77</w:t>
      </w:r>
      <w:r w:rsidRPr="00110FB7">
        <w:t>(3): p. 169-174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42.</w:t>
      </w:r>
      <w:r w:rsidRPr="00110FB7">
        <w:tab/>
        <w:t xml:space="preserve">Keskin, Z.S. and U. AÇIKEL, </w:t>
      </w:r>
      <w:r w:rsidRPr="00110FB7">
        <w:rPr>
          <w:i/>
        </w:rPr>
        <w:t>Biosynthesis, Characterization and Antioxidant Properties of ZnO Nanoparticles Using Punica Granatum Peel Extract as Reducing Agent.</w:t>
      </w:r>
      <w:r w:rsidRPr="00110FB7">
        <w:t xml:space="preserve"> Cumhuriyet Science Journal, 2023. </w:t>
      </w:r>
      <w:r w:rsidRPr="00110FB7">
        <w:rPr>
          <w:b/>
        </w:rPr>
        <w:t>44</w:t>
      </w:r>
      <w:r w:rsidRPr="00110FB7">
        <w:t>(1): p. 90-98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43.</w:t>
      </w:r>
      <w:r w:rsidRPr="00110FB7">
        <w:tab/>
        <w:t xml:space="preserve">Truong, T.T., et al., </w:t>
      </w:r>
      <w:r w:rsidRPr="00110FB7">
        <w:rPr>
          <w:i/>
        </w:rPr>
        <w:t>Green Synthesis of ZnO Nanoparticles using Piper chaudocanum L. Leaf Extract: Characterization and its Application in Pb (II) Adsorption.</w:t>
      </w:r>
      <w:r w:rsidRPr="00110FB7">
        <w:t xml:space="preserve"> VNU Journal of Science: Natural Sciences and Technology, 2022. </w:t>
      </w:r>
      <w:r w:rsidRPr="00110FB7">
        <w:rPr>
          <w:b/>
        </w:rPr>
        <w:t>38</w:t>
      </w:r>
      <w:r w:rsidRPr="00110FB7">
        <w:t>(3)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44.</w:t>
      </w:r>
      <w:r w:rsidRPr="00110FB7">
        <w:tab/>
        <w:t xml:space="preserve">Assi, N., et al., </w:t>
      </w:r>
      <w:r w:rsidRPr="00110FB7">
        <w:rPr>
          <w:i/>
        </w:rPr>
        <w:t>Synthesis of ZnO-nanoparticles by microwave assisted sol-gel method and its role in photocatalytic degradation of food dye Tartrazine (Acid Yellow 23).</w:t>
      </w:r>
      <w:r w:rsidRPr="00110FB7">
        <w:t xml:space="preserve"> International Journal of Nano Dimension, 2017. </w:t>
      </w:r>
      <w:r w:rsidRPr="00110FB7">
        <w:rPr>
          <w:b/>
        </w:rPr>
        <w:t>8</w:t>
      </w:r>
      <w:r w:rsidRPr="00110FB7">
        <w:t>(3): p. 241-249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45.</w:t>
      </w:r>
      <w:r w:rsidRPr="00110FB7">
        <w:tab/>
        <w:t xml:space="preserve">Abdullah, F., N.A. Bakar, and M.A. Bakar, </w:t>
      </w:r>
      <w:r w:rsidRPr="00110FB7">
        <w:rPr>
          <w:i/>
        </w:rPr>
        <w:t>Low temperature biosynthesis of crystalline zinc oxide nanoparticles from Musa acuminata peel extract for visible-light degradation of methylene blue.</w:t>
      </w:r>
      <w:r w:rsidRPr="00110FB7">
        <w:t xml:space="preserve"> Optik, 2020. </w:t>
      </w:r>
      <w:r w:rsidRPr="00110FB7">
        <w:rPr>
          <w:b/>
        </w:rPr>
        <w:t>206</w:t>
      </w:r>
      <w:r w:rsidRPr="00110FB7">
        <w:t>: p. 164279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46.</w:t>
      </w:r>
      <w:r w:rsidRPr="00110FB7">
        <w:tab/>
        <w:t xml:space="preserve">Vidya, C., et al., </w:t>
      </w:r>
      <w:r w:rsidRPr="00110FB7">
        <w:rPr>
          <w:i/>
        </w:rPr>
        <w:t>Hazard free green synthesis of ZnO nano-photo-catalyst using Artocarpus Heterophyllus leaf extract for the degradation of Congo red dye in water treatment applications.</w:t>
      </w:r>
      <w:r w:rsidRPr="00110FB7">
        <w:t xml:space="preserve"> Journal of Environmental Chemical Engineering, 2017. </w:t>
      </w:r>
      <w:r w:rsidRPr="00110FB7">
        <w:rPr>
          <w:b/>
        </w:rPr>
        <w:t>5</w:t>
      </w:r>
      <w:r w:rsidRPr="00110FB7">
        <w:t>(4): p. 3172-3180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lastRenderedPageBreak/>
        <w:t>47.</w:t>
      </w:r>
      <w:r w:rsidRPr="00110FB7">
        <w:tab/>
        <w:t xml:space="preserve">Haque, M.J., et al., </w:t>
      </w:r>
      <w:r w:rsidRPr="00110FB7">
        <w:rPr>
          <w:i/>
        </w:rPr>
        <w:t>Synthesis of ZnO nanoparticles by two different methods &amp; comparison of their structural, antibacterial, photocatalytic and optical properties.</w:t>
      </w:r>
      <w:r w:rsidRPr="00110FB7">
        <w:t xml:space="preserve"> Nano Express, 2020. </w:t>
      </w:r>
      <w:r w:rsidRPr="00110FB7">
        <w:rPr>
          <w:b/>
        </w:rPr>
        <w:t>1</w:t>
      </w:r>
      <w:r w:rsidRPr="00110FB7">
        <w:t>(1): p. 010007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48.</w:t>
      </w:r>
      <w:r w:rsidRPr="00110FB7">
        <w:tab/>
        <w:t xml:space="preserve">Ganesan, V., et al., </w:t>
      </w:r>
      <w:r w:rsidRPr="00110FB7">
        <w:rPr>
          <w:i/>
        </w:rPr>
        <w:t>Periconium sp.(endophytic fungi) extract mediated sol-gel synthesis of ZnO nanoparticles for antimicrobial and antioxidant applications.</w:t>
      </w:r>
      <w:r w:rsidRPr="00110FB7">
        <w:t xml:space="preserve"> Materials Science in Semiconductor Processing, 2020. </w:t>
      </w:r>
      <w:r w:rsidRPr="00110FB7">
        <w:rPr>
          <w:b/>
        </w:rPr>
        <w:t>105</w:t>
      </w:r>
      <w:r w:rsidRPr="00110FB7">
        <w:t>: p. 104739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49.</w:t>
      </w:r>
      <w:r w:rsidRPr="00110FB7">
        <w:tab/>
        <w:t xml:space="preserve">Lal, M., et al., </w:t>
      </w:r>
      <w:r w:rsidRPr="00110FB7">
        <w:rPr>
          <w:i/>
        </w:rPr>
        <w:t>Photocatalytic degradation of hazardous Rhodamine B dye using sol-gel mediated ultrasonic hydrothermal synthesized of ZnO nanoparticles.</w:t>
      </w:r>
      <w:r w:rsidRPr="00110FB7">
        <w:t xml:space="preserve"> Results in Engineering, 2023. </w:t>
      </w:r>
      <w:r w:rsidRPr="00110FB7">
        <w:rPr>
          <w:b/>
        </w:rPr>
        <w:t>17</w:t>
      </w:r>
      <w:r w:rsidRPr="00110FB7">
        <w:t>: p. 100890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50.</w:t>
      </w:r>
      <w:r w:rsidRPr="00110FB7">
        <w:tab/>
        <w:t xml:space="preserve">Saridewi, N., et al., </w:t>
      </w:r>
      <w:r w:rsidRPr="00110FB7">
        <w:rPr>
          <w:i/>
        </w:rPr>
        <w:t>Synthesis of ZnO Nanoparticle using Lidah Mertua (Sansevieria trifasciata) Extract through Sol-Gel Method and Its Application for Methylene Blue Photodegradation.</w:t>
      </w:r>
      <w:r w:rsidRPr="00110FB7">
        <w:t xml:space="preserve"> Bulletin of Chemical Reaction Engineering &amp; Catalysis, 2023. </w:t>
      </w:r>
      <w:r w:rsidRPr="00110FB7">
        <w:rPr>
          <w:b/>
        </w:rPr>
        <w:t>18</w:t>
      </w:r>
      <w:r w:rsidRPr="00110FB7">
        <w:t>(3): p. 375-385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51.</w:t>
      </w:r>
      <w:r w:rsidRPr="00110FB7">
        <w:tab/>
        <w:t xml:space="preserve">Kumar, D., R. Singh, and M. Gautam, </w:t>
      </w:r>
      <w:r w:rsidRPr="00110FB7">
        <w:rPr>
          <w:i/>
        </w:rPr>
        <w:t>Impact of surfactant-assisted synthesis on the structural, optical, and dielectric characteristics of ZnO nanoparticles.</w:t>
      </w:r>
      <w:r w:rsidRPr="00110FB7">
        <w:t xml:space="preserve"> Nano Express, 2023. </w:t>
      </w:r>
      <w:r w:rsidRPr="00110FB7">
        <w:rPr>
          <w:b/>
        </w:rPr>
        <w:t>5</w:t>
      </w:r>
      <w:r w:rsidRPr="00110FB7">
        <w:t>(1): p. 015002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52.</w:t>
      </w:r>
      <w:r w:rsidRPr="00110FB7">
        <w:tab/>
        <w:t xml:space="preserve">Samy, A., A.E. El-Sherbiny, and A. Menazea, </w:t>
      </w:r>
      <w:r w:rsidRPr="00110FB7">
        <w:rPr>
          <w:i/>
        </w:rPr>
        <w:t>Green synthesis of high impact zinc oxide nanoparticles.</w:t>
      </w:r>
      <w:r w:rsidRPr="00110FB7">
        <w:t xml:space="preserve"> Egyptian Journal of Chemistry, 2019. </w:t>
      </w:r>
      <w:r w:rsidRPr="00110FB7">
        <w:rPr>
          <w:b/>
        </w:rPr>
        <w:t>62</w:t>
      </w:r>
      <w:r w:rsidRPr="00110FB7">
        <w:t>(The First International Conference on Molecular Modeling and Spectroscopy 19-22 February, 2019): p. 29-37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53.</w:t>
      </w:r>
      <w:r w:rsidRPr="00110FB7">
        <w:tab/>
        <w:t xml:space="preserve">Nguyena, N. and V. Nguyen, </w:t>
      </w:r>
      <w:r w:rsidRPr="00110FB7">
        <w:rPr>
          <w:i/>
        </w:rPr>
        <w:t>Ultrasound-assisted sol-gel synthesis, characterization, and photocatalytic application of ZnO nanoparticles.</w:t>
      </w:r>
      <w:r w:rsidRPr="00110FB7">
        <w:t xml:space="preserve"> Digest Journal of Nanomaterials &amp; Biostructures (DJNB), 2023. </w:t>
      </w:r>
      <w:r w:rsidRPr="00110FB7">
        <w:rPr>
          <w:b/>
        </w:rPr>
        <w:t>18</w:t>
      </w:r>
      <w:r w:rsidRPr="00110FB7">
        <w:t>(3)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54.</w:t>
      </w:r>
      <w:r w:rsidRPr="00110FB7">
        <w:tab/>
        <w:t xml:space="preserve">Modwi, A., et al., </w:t>
      </w:r>
      <w:r w:rsidRPr="00110FB7">
        <w:rPr>
          <w:i/>
        </w:rPr>
        <w:t>Ultrasound-assisted green biosynthesis of ZnO nanoparticles and their photocatalytic application.</w:t>
      </w:r>
      <w:r w:rsidRPr="00110FB7">
        <w:t xml:space="preserve"> Zeitschrift für Naturforschung A, 2021. </w:t>
      </w:r>
      <w:r w:rsidRPr="00110FB7">
        <w:rPr>
          <w:b/>
        </w:rPr>
        <w:t>76</w:t>
      </w:r>
      <w:r w:rsidRPr="00110FB7">
        <w:t>(6): p. 535-547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55.</w:t>
      </w:r>
      <w:r w:rsidRPr="00110FB7">
        <w:tab/>
        <w:t xml:space="preserve">Kebede, M.A., et al., </w:t>
      </w:r>
      <w:r w:rsidRPr="00110FB7">
        <w:rPr>
          <w:i/>
        </w:rPr>
        <w:t>Green synthesis of zinc oxide from aqueous fruit extract of Dovyalis abyssinica (Koshem) and application for water purification.</w:t>
      </w:r>
      <w:r w:rsidRPr="00110FB7">
        <w:t xml:space="preserve"> Ethiopian Journal of Science and Technology, 2023. </w:t>
      </w:r>
      <w:r w:rsidRPr="00110FB7">
        <w:rPr>
          <w:b/>
        </w:rPr>
        <w:t>16</w:t>
      </w:r>
      <w:r w:rsidRPr="00110FB7">
        <w:t>(1): p. 1-12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56.</w:t>
      </w:r>
      <w:r w:rsidRPr="00110FB7">
        <w:tab/>
        <w:t xml:space="preserve">Alzahrani, H.A., Y.Q. Almulaiky, and A.O. Alsaiari, </w:t>
      </w:r>
      <w:r w:rsidRPr="00110FB7">
        <w:rPr>
          <w:i/>
        </w:rPr>
        <w:t>The photocatalytic dye degradation of methylene blue (MB) by nanostructured ZnO under UV irradiation.</w:t>
      </w:r>
      <w:r w:rsidRPr="00110FB7">
        <w:t xml:space="preserve"> Physica Scripta, 2023. </w:t>
      </w:r>
      <w:r w:rsidRPr="00110FB7">
        <w:rPr>
          <w:b/>
        </w:rPr>
        <w:t>98</w:t>
      </w:r>
      <w:r w:rsidRPr="00110FB7">
        <w:t>(4): p. 045703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57.</w:t>
      </w:r>
      <w:r w:rsidRPr="00110FB7">
        <w:tab/>
        <w:t xml:space="preserve">Hamrayev, H. and K. Shameli. </w:t>
      </w:r>
      <w:r w:rsidRPr="00110FB7">
        <w:rPr>
          <w:i/>
        </w:rPr>
        <w:t>Biopolymer-based green synthesis of zinc oxide (ZnO) nanoparticles</w:t>
      </w:r>
      <w:r w:rsidRPr="00110FB7">
        <w:t xml:space="preserve">. in </w:t>
      </w:r>
      <w:r w:rsidRPr="00110FB7">
        <w:rPr>
          <w:i/>
        </w:rPr>
        <w:t>IOP Conference Series: Materials Science and Engineering</w:t>
      </w:r>
      <w:r w:rsidRPr="00110FB7">
        <w:t>. 2021. IOP Publishing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58.</w:t>
      </w:r>
      <w:r w:rsidRPr="00110FB7">
        <w:tab/>
        <w:t xml:space="preserve">Kavithayeni, V., et al., </w:t>
      </w:r>
      <w:r w:rsidRPr="00110FB7">
        <w:rPr>
          <w:i/>
        </w:rPr>
        <w:t>Evaluation of Photocatalytic Dye Degradation Efficacy of ZnO Nanoparticles Synthesized by Sol-Gel Method at Different Calcination Temperatures.</w:t>
      </w:r>
      <w:r w:rsidRPr="00110FB7">
        <w:t xml:space="preserve"> Pollution Research, 2020. </w:t>
      </w:r>
      <w:r w:rsidRPr="00110FB7">
        <w:rPr>
          <w:b/>
        </w:rPr>
        <w:t>39</w:t>
      </w:r>
      <w:r w:rsidRPr="00110FB7">
        <w:t>(4): p. 1082-1088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59.</w:t>
      </w:r>
      <w:r w:rsidRPr="00110FB7">
        <w:tab/>
        <w:t xml:space="preserve">Zak, A.K., et al., </w:t>
      </w:r>
      <w:r w:rsidRPr="00110FB7">
        <w:rPr>
          <w:i/>
        </w:rPr>
        <w:t>Starch-stabilized synthesis of ZnO nanopowders at low temperature and optical properties study.</w:t>
      </w:r>
      <w:r w:rsidRPr="00110FB7">
        <w:t xml:space="preserve"> Advanced Powder Technology, 2013. </w:t>
      </w:r>
      <w:r w:rsidRPr="00110FB7">
        <w:rPr>
          <w:b/>
        </w:rPr>
        <w:t>24</w:t>
      </w:r>
      <w:r w:rsidRPr="00110FB7">
        <w:t>(3): p. 618-624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60.</w:t>
      </w:r>
      <w:r w:rsidRPr="00110FB7">
        <w:tab/>
        <w:t xml:space="preserve">Kayani, Z.N., F. Saleemi, and I. Batool, </w:t>
      </w:r>
      <w:r w:rsidRPr="00110FB7">
        <w:rPr>
          <w:i/>
        </w:rPr>
        <w:t>Synthesis and characterization of ZnO nanoparticles.</w:t>
      </w:r>
      <w:r w:rsidRPr="00110FB7">
        <w:t xml:space="preserve"> Materials Today: Proceedings, 2015. </w:t>
      </w:r>
      <w:r w:rsidRPr="00110FB7">
        <w:rPr>
          <w:b/>
        </w:rPr>
        <w:t>2</w:t>
      </w:r>
      <w:r w:rsidRPr="00110FB7">
        <w:t>(10): p. 5619-5621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61.</w:t>
      </w:r>
      <w:r w:rsidRPr="00110FB7">
        <w:tab/>
        <w:t xml:space="preserve">Musleh, H., et al. </w:t>
      </w:r>
      <w:r w:rsidRPr="00110FB7">
        <w:rPr>
          <w:i/>
        </w:rPr>
        <w:t>Synthesis and characterization of ZnO nanoparticles using sol gel technique for dye sensitized solar cells applications</w:t>
      </w:r>
      <w:r w:rsidRPr="00110FB7">
        <w:t xml:space="preserve">. in </w:t>
      </w:r>
      <w:r w:rsidRPr="00110FB7">
        <w:rPr>
          <w:i/>
        </w:rPr>
        <w:t>Journal of Physics: Conference Series</w:t>
      </w:r>
      <w:r w:rsidRPr="00110FB7">
        <w:t>. 2019. IOP Publishing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62.</w:t>
      </w:r>
      <w:r w:rsidRPr="00110FB7">
        <w:tab/>
        <w:t xml:space="preserve">Verma, L.M., et al., </w:t>
      </w:r>
      <w:r w:rsidRPr="00110FB7">
        <w:rPr>
          <w:i/>
        </w:rPr>
        <w:t>Phase controlled green synthesis of wurtzite (P 63 mc) ZnO nanoparticles: interplay of green ligands with precursor anions, anisotropy and photocatalysis.</w:t>
      </w:r>
      <w:r w:rsidRPr="00110FB7">
        <w:t xml:space="preserve"> Nanoscale Advances, 2024. </w:t>
      </w:r>
      <w:r w:rsidRPr="00110FB7">
        <w:rPr>
          <w:b/>
        </w:rPr>
        <w:t>6</w:t>
      </w:r>
      <w:r w:rsidRPr="00110FB7">
        <w:t>(1): p. 155-169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63.</w:t>
      </w:r>
      <w:r w:rsidRPr="00110FB7">
        <w:tab/>
        <w:t xml:space="preserve">Soto-Robles, C., et al., </w:t>
      </w:r>
      <w:r w:rsidRPr="00110FB7">
        <w:rPr>
          <w:i/>
        </w:rPr>
        <w:t>Study on the effect of the concentration of Hibiscus sabdariffa extract on the green synthesis of ZnO nanoparticles.</w:t>
      </w:r>
      <w:r w:rsidRPr="00110FB7">
        <w:t xml:space="preserve"> Results in Physics, 2019. </w:t>
      </w:r>
      <w:r w:rsidRPr="00110FB7">
        <w:rPr>
          <w:b/>
        </w:rPr>
        <w:t>15</w:t>
      </w:r>
      <w:r w:rsidRPr="00110FB7">
        <w:t>: p. 102807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64.</w:t>
      </w:r>
      <w:r w:rsidRPr="00110FB7">
        <w:tab/>
        <w:t xml:space="preserve">Ravangave, L. and R. Shaikh, </w:t>
      </w:r>
      <w:r w:rsidRPr="00110FB7">
        <w:rPr>
          <w:i/>
        </w:rPr>
        <w:t>Influence of pH on structure, morphology and UV–visible spectra of ZnO nanorod.</w:t>
      </w:r>
      <w:r w:rsidRPr="00110FB7">
        <w:t xml:space="preserve"> Int J Eng Sci Invent, 2017. </w:t>
      </w:r>
      <w:r w:rsidRPr="00110FB7">
        <w:rPr>
          <w:b/>
        </w:rPr>
        <w:t>6</w:t>
      </w:r>
      <w:r w:rsidRPr="00110FB7">
        <w:t>(11): p. 76-79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lastRenderedPageBreak/>
        <w:t>65.</w:t>
      </w:r>
      <w:r w:rsidRPr="00110FB7">
        <w:tab/>
        <w:t xml:space="preserve">Shaikh, R. and L. Ravangave, </w:t>
      </w:r>
      <w:r w:rsidRPr="00110FB7">
        <w:rPr>
          <w:i/>
        </w:rPr>
        <w:t>Effect of reaction time on some characterization of ZnO nanoparticles.</w:t>
      </w:r>
      <w:r w:rsidRPr="00110FB7">
        <w:t xml:space="preserve"> Int. Res. J. Sci. &amp; Eng., Special Issue A2, 2018: p. 187-191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66.</w:t>
      </w:r>
      <w:r w:rsidRPr="00110FB7">
        <w:tab/>
        <w:t xml:space="preserve">Ashwini, J., et al., </w:t>
      </w:r>
      <w:r w:rsidRPr="00110FB7">
        <w:rPr>
          <w:i/>
        </w:rPr>
        <w:t>Synthesis and characterization of zinc oxide nanoparticles using Acacia caesia bark extract and its photocatalytic and antimicrobial activities.</w:t>
      </w:r>
      <w:r w:rsidRPr="00110FB7">
        <w:t xml:space="preserve"> Catalysts, 2021. </w:t>
      </w:r>
      <w:r w:rsidRPr="00110FB7">
        <w:rPr>
          <w:b/>
        </w:rPr>
        <w:t>11</w:t>
      </w:r>
      <w:r w:rsidRPr="00110FB7">
        <w:t>(12): p. 1507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67.</w:t>
      </w:r>
      <w:r w:rsidRPr="00110FB7">
        <w:tab/>
        <w:t xml:space="preserve">Aalami, Z., et al., </w:t>
      </w:r>
      <w:r w:rsidRPr="00110FB7">
        <w:rPr>
          <w:i/>
        </w:rPr>
        <w:t>Synthesis, characterization, and photocatalytic activities of green sol-gel ZnO nanoparticles using Abelmoschus esculentus and Salvia officinalis: A comparative study versus co-precipitation-synthesized nanoparticles.</w:t>
      </w:r>
      <w:r w:rsidRPr="00110FB7">
        <w:t xml:space="preserve"> Heliyon, 2024. </w:t>
      </w:r>
      <w:r w:rsidRPr="00110FB7">
        <w:rPr>
          <w:b/>
        </w:rPr>
        <w:t>10</w:t>
      </w:r>
      <w:r w:rsidRPr="00110FB7">
        <w:t>(2)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68.</w:t>
      </w:r>
      <w:r w:rsidRPr="00110FB7">
        <w:tab/>
        <w:t xml:space="preserve">González-Fernández, J.V., et al., </w:t>
      </w:r>
      <w:r w:rsidRPr="00110FB7">
        <w:rPr>
          <w:i/>
        </w:rPr>
        <w:t>Green method, optical and structural characterization of ZnO nanoparticles synthesized using leaves extract of M. oleifera.</w:t>
      </w:r>
      <w:r w:rsidRPr="00110FB7">
        <w:t xml:space="preserve"> Journal of Renewable Materials, 2022. </w:t>
      </w:r>
      <w:r w:rsidRPr="00110FB7">
        <w:rPr>
          <w:b/>
        </w:rPr>
        <w:t>10</w:t>
      </w:r>
      <w:r w:rsidRPr="00110FB7">
        <w:t>(3): p. 833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69.</w:t>
      </w:r>
      <w:r w:rsidRPr="00110FB7">
        <w:tab/>
        <w:t xml:space="preserve">Narath, S., et al., </w:t>
      </w:r>
      <w:r w:rsidRPr="00110FB7">
        <w:rPr>
          <w:i/>
        </w:rPr>
        <w:t>Cinnamomum tamala leaf extract stabilized zinc oxide nanoparticles: A promising photocatalyst for methylene blue degradation.</w:t>
      </w:r>
      <w:r w:rsidRPr="00110FB7">
        <w:t xml:space="preserve"> Nanomaterials, 2021. </w:t>
      </w:r>
      <w:r w:rsidRPr="00110FB7">
        <w:rPr>
          <w:b/>
        </w:rPr>
        <w:t>11</w:t>
      </w:r>
      <w:r w:rsidRPr="00110FB7">
        <w:t>(6): p. 1558.</w:t>
      </w:r>
    </w:p>
    <w:p w:rsidR="00110FB7" w:rsidRPr="00110FB7" w:rsidRDefault="00110FB7" w:rsidP="00110FB7">
      <w:pPr>
        <w:pStyle w:val="EndNoteBibliography"/>
        <w:spacing w:after="0"/>
        <w:ind w:left="720" w:hanging="720"/>
      </w:pPr>
      <w:r w:rsidRPr="00110FB7">
        <w:t>70.</w:t>
      </w:r>
      <w:r w:rsidRPr="00110FB7">
        <w:tab/>
        <w:t xml:space="preserve">Gamedze, N.P., et al., </w:t>
      </w:r>
      <w:r w:rsidRPr="00110FB7">
        <w:rPr>
          <w:i/>
        </w:rPr>
        <w:t>Biosynthesis of ZnO nanoparticles using the aqueous extract of Mucuna pruriens (utilis): structural characterization, and the anticancer and antioxidant activities.</w:t>
      </w:r>
      <w:r w:rsidRPr="00110FB7">
        <w:t xml:space="preserve"> Chemistry Africa, 2024. </w:t>
      </w:r>
      <w:r w:rsidRPr="00110FB7">
        <w:rPr>
          <w:b/>
        </w:rPr>
        <w:t>7</w:t>
      </w:r>
      <w:r w:rsidRPr="00110FB7">
        <w:t>(1): p. 219-228.</w:t>
      </w:r>
    </w:p>
    <w:p w:rsidR="00110FB7" w:rsidRPr="00110FB7" w:rsidRDefault="00110FB7" w:rsidP="00110FB7">
      <w:pPr>
        <w:pStyle w:val="EndNoteBibliography"/>
        <w:ind w:left="720" w:hanging="720"/>
      </w:pPr>
      <w:r w:rsidRPr="00110FB7">
        <w:t>71.</w:t>
      </w:r>
      <w:r w:rsidRPr="00110FB7">
        <w:tab/>
        <w:t xml:space="preserve">Vijayakumar, S., et al., </w:t>
      </w:r>
      <w:r w:rsidRPr="00110FB7">
        <w:rPr>
          <w:i/>
        </w:rPr>
        <w:t>Biosynthesis, characterization and antimicrobial activities of zinc oxide nanoparticles from leaf extract of Glycosmis pentaphylla (Retz.) DC.</w:t>
      </w:r>
      <w:r w:rsidRPr="00110FB7">
        <w:t xml:space="preserve"> Microbial pathogenesis, 2018. </w:t>
      </w:r>
      <w:r w:rsidRPr="00110FB7">
        <w:rPr>
          <w:b/>
        </w:rPr>
        <w:t>116</w:t>
      </w:r>
      <w:r w:rsidRPr="00110FB7">
        <w:t>: p. 44-48.</w:t>
      </w:r>
    </w:p>
    <w:p w:rsidR="00615C67" w:rsidRPr="00896AF6" w:rsidRDefault="00A559EA">
      <w:pPr>
        <w:rPr>
          <w:sz w:val="18"/>
        </w:rPr>
      </w:pPr>
      <w:r>
        <w:rPr>
          <w:sz w:val="18"/>
        </w:rPr>
        <w:fldChar w:fldCharType="end"/>
      </w:r>
      <w:r w:rsidR="00CA511B">
        <w:rPr>
          <w:sz w:val="18"/>
        </w:rPr>
        <w:fldChar w:fldCharType="begin"/>
      </w:r>
      <w:r w:rsidR="00CA511B">
        <w:rPr>
          <w:sz w:val="18"/>
        </w:rPr>
        <w:instrText xml:space="preserve"> ADDIN </w:instrText>
      </w:r>
      <w:r w:rsidR="00CA511B">
        <w:rPr>
          <w:sz w:val="18"/>
        </w:rPr>
        <w:fldChar w:fldCharType="end"/>
      </w:r>
    </w:p>
    <w:sectPr w:rsidR="00615C67" w:rsidRPr="00896AF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4C3987" w:rsidRDefault="004C3987" w:rsidP="00751034">
      <w:pPr>
        <w:spacing w:after="0" w:line="240" w:lineRule="auto"/>
      </w:pPr>
      <w:r>
        <w:separator/>
      </w:r>
    </w:p>
  </w:endnote>
  <w:endnote w:type="continuationSeparator" w:id="0">
    <w:p w:rsidR="004C3987" w:rsidRDefault="004C3987" w:rsidP="0075103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4C3987" w:rsidRDefault="004C3987" w:rsidP="00751034">
      <w:pPr>
        <w:spacing w:after="0" w:line="240" w:lineRule="auto"/>
      </w:pPr>
      <w:r>
        <w:separator/>
      </w:r>
    </w:p>
  </w:footnote>
  <w:footnote w:type="continuationSeparator" w:id="0">
    <w:p w:rsidR="004C3987" w:rsidRDefault="004C3987" w:rsidP="0075103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9e2te59a2xz4e2se9p0fsb20sr9v5t0wtz&quot;&gt;My EndNote Library&lt;record-ids&gt;&lt;item&gt;33&lt;/item&gt;&lt;item&gt;40&lt;/item&gt;&lt;item&gt;41&lt;/item&gt;&lt;item&gt;47&lt;/item&gt;&lt;item&gt;58&lt;/item&gt;&lt;item&gt;63&lt;/item&gt;&lt;item&gt;95&lt;/item&gt;&lt;item&gt;96&lt;/item&gt;&lt;item&gt;97&lt;/item&gt;&lt;item&gt;98&lt;/item&gt;&lt;item&gt;102&lt;/item&gt;&lt;item&gt;109&lt;/item&gt;&lt;item&gt;113&lt;/item&gt;&lt;item&gt;114&lt;/item&gt;&lt;item&gt;118&lt;/item&gt;&lt;item&gt;122&lt;/item&gt;&lt;item&gt;125&lt;/item&gt;&lt;item&gt;142&lt;/item&gt;&lt;item&gt;143&lt;/item&gt;&lt;item&gt;144&lt;/item&gt;&lt;item&gt;145&lt;/item&gt;&lt;item&gt;149&lt;/item&gt;&lt;item&gt;151&lt;/item&gt;&lt;item&gt;152&lt;/item&gt;&lt;item&gt;153&lt;/item&gt;&lt;item&gt;155&lt;/item&gt;&lt;item&gt;156&lt;/item&gt;&lt;item&gt;157&lt;/item&gt;&lt;item&gt;158&lt;/item&gt;&lt;item&gt;160&lt;/item&gt;&lt;item&gt;161&lt;/item&gt;&lt;item&gt;162&lt;/item&gt;&lt;item&gt;163&lt;/item&gt;&lt;item&gt;165&lt;/item&gt;&lt;item&gt;167&lt;/item&gt;&lt;item&gt;169&lt;/item&gt;&lt;item&gt;170&lt;/item&gt;&lt;item&gt;179&lt;/item&gt;&lt;item&gt;180&lt;/item&gt;&lt;item&gt;182&lt;/item&gt;&lt;item&gt;185&lt;/item&gt;&lt;item&gt;187&lt;/item&gt;&lt;item&gt;188&lt;/item&gt;&lt;item&gt;190&lt;/item&gt;&lt;item&gt;191&lt;/item&gt;&lt;item&gt;192&lt;/item&gt;&lt;item&gt;197&lt;/item&gt;&lt;item&gt;198&lt;/item&gt;&lt;item&gt;199&lt;/item&gt;&lt;item&gt;200&lt;/item&gt;&lt;item&gt;204&lt;/item&gt;&lt;item&gt;205&lt;/item&gt;&lt;item&gt;207&lt;/item&gt;&lt;item&gt;208&lt;/item&gt;&lt;item&gt;211&lt;/item&gt;&lt;item&gt;212&lt;/item&gt;&lt;item&gt;213&lt;/item&gt;&lt;item&gt;214&lt;/item&gt;&lt;item&gt;216&lt;/item&gt;&lt;item&gt;217&lt;/item&gt;&lt;item&gt;218&lt;/item&gt;&lt;item&gt;219&lt;/item&gt;&lt;item&gt;220&lt;/item&gt;&lt;item&gt;227&lt;/item&gt;&lt;item&gt;230&lt;/item&gt;&lt;item&gt;231&lt;/item&gt;&lt;item&gt;232&lt;/item&gt;&lt;item&gt;234&lt;/item&gt;&lt;item&gt;235&lt;/item&gt;&lt;item&gt;236&lt;/item&gt;&lt;item&gt;237&lt;/item&gt;&lt;/record-ids&gt;&lt;/item&gt;&lt;/Libraries&gt;"/>
  </w:docVars>
  <w:rsids>
    <w:rsidRoot w:val="00896AF6"/>
    <w:rsid w:val="00026409"/>
    <w:rsid w:val="00110FB7"/>
    <w:rsid w:val="001E2D57"/>
    <w:rsid w:val="00213DFF"/>
    <w:rsid w:val="00330A43"/>
    <w:rsid w:val="003553B6"/>
    <w:rsid w:val="00436271"/>
    <w:rsid w:val="004740F3"/>
    <w:rsid w:val="004C3987"/>
    <w:rsid w:val="005076B0"/>
    <w:rsid w:val="005B5589"/>
    <w:rsid w:val="00615C67"/>
    <w:rsid w:val="00751034"/>
    <w:rsid w:val="0076734A"/>
    <w:rsid w:val="007A2C83"/>
    <w:rsid w:val="00896AF6"/>
    <w:rsid w:val="00A559EA"/>
    <w:rsid w:val="00C47B2D"/>
    <w:rsid w:val="00CA511B"/>
    <w:rsid w:val="00DB5370"/>
    <w:rsid w:val="00DD3161"/>
    <w:rsid w:val="00F114A7"/>
    <w:rsid w:val="00F77FE7"/>
    <w:rsid w:val="00FD0C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58BD1BD6-AFAB-40C3-8676-2809C0CACC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896AF6"/>
    <w:rPr>
      <w:color w:val="0563C1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96AF6"/>
    <w:rPr>
      <w:color w:val="954F72"/>
      <w:u w:val="single"/>
    </w:rPr>
  </w:style>
  <w:style w:type="paragraph" w:customStyle="1" w:styleId="msonormal0">
    <w:name w:val="msonormal"/>
    <w:basedOn w:val="Normal"/>
    <w:rsid w:val="00896AF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896A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5103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51034"/>
  </w:style>
  <w:style w:type="paragraph" w:styleId="Footer">
    <w:name w:val="footer"/>
    <w:basedOn w:val="Normal"/>
    <w:link w:val="FooterChar"/>
    <w:uiPriority w:val="99"/>
    <w:unhideWhenUsed/>
    <w:rsid w:val="0075103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51034"/>
  </w:style>
  <w:style w:type="paragraph" w:customStyle="1" w:styleId="EndNoteBibliographyTitle">
    <w:name w:val="EndNote Bibliography Title"/>
    <w:basedOn w:val="Normal"/>
    <w:link w:val="EndNoteBibliographyTitleChar"/>
    <w:rsid w:val="00A559E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59E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559E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559EA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79661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BFD71CC-6261-4335-88A1-53B74E5573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5</TotalTime>
  <Pages>10</Pages>
  <Words>25011</Words>
  <Characters>142568</Characters>
  <Application>Microsoft Office Word</Application>
  <DocSecurity>0</DocSecurity>
  <Lines>1188</Lines>
  <Paragraphs>3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2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rafel Alayu</dc:creator>
  <cp:keywords/>
  <dc:description/>
  <cp:lastModifiedBy>Surafel Alayu</cp:lastModifiedBy>
  <cp:revision>10</cp:revision>
  <dcterms:created xsi:type="dcterms:W3CDTF">2024-06-02T17:14:00Z</dcterms:created>
  <dcterms:modified xsi:type="dcterms:W3CDTF">2024-06-03T19:17:00Z</dcterms:modified>
</cp:coreProperties>
</file>